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9D561A" w14:textId="77777777" w:rsidR="001170D9" w:rsidRDefault="00825046">
      <w:r>
        <w:t>WYTHAM WOODS RESEARCH</w:t>
      </w:r>
    </w:p>
    <w:p w14:paraId="474C3C35" w14:textId="77777777" w:rsidR="00825046" w:rsidRDefault="00825046">
      <w:pPr>
        <w:rPr>
          <w:b/>
        </w:rPr>
      </w:pPr>
      <w:r w:rsidRPr="00825046">
        <w:rPr>
          <w:b/>
        </w:rPr>
        <w:t>Research Group</w:t>
      </w:r>
      <w:bookmarkStart w:id="0" w:name="_GoBack"/>
      <w:bookmarkEnd w:id="0"/>
    </w:p>
    <w:p w14:paraId="52AE8BB4" w14:textId="692B4611" w:rsidR="00825046" w:rsidRDefault="00BB6532">
      <w:pPr>
        <w:rPr>
          <w:bCs/>
        </w:rPr>
      </w:pPr>
      <w:r w:rsidRPr="00BB6532">
        <w:rPr>
          <w:bCs/>
        </w:rPr>
        <w:t>Long-term vegetation monitoring</w:t>
      </w:r>
      <w:r>
        <w:rPr>
          <w:bCs/>
        </w:rPr>
        <w:t>:  The Wytham Ecological Survey (WES) plot by Three Pines Ride.</w:t>
      </w:r>
      <w:r w:rsidRPr="00BB6532">
        <w:rPr>
          <w:bCs/>
        </w:rPr>
        <w:t xml:space="preserve"> </w:t>
      </w:r>
    </w:p>
    <w:p w14:paraId="3C2BDC1C" w14:textId="73246F65" w:rsidR="00BB6532" w:rsidRPr="00BB6532" w:rsidRDefault="00BB6532">
      <w:pPr>
        <w:rPr>
          <w:bCs/>
        </w:rPr>
      </w:pPr>
      <w:r>
        <w:rPr>
          <w:bCs/>
        </w:rPr>
        <w:t>Current contact: K J Kirby, Department of Plant Sciences.</w:t>
      </w:r>
    </w:p>
    <w:p w14:paraId="0D32590D" w14:textId="77777777" w:rsidR="00825046" w:rsidRDefault="00825046">
      <w:pPr>
        <w:rPr>
          <w:b/>
        </w:rPr>
      </w:pPr>
      <w:r w:rsidRPr="00825046">
        <w:rPr>
          <w:b/>
        </w:rPr>
        <w:t>Introduction</w:t>
      </w:r>
    </w:p>
    <w:p w14:paraId="5F8F0756" w14:textId="21D5FB4A" w:rsidR="00825046" w:rsidRDefault="00BB6532">
      <w:pPr>
        <w:rPr>
          <w:bCs/>
        </w:rPr>
      </w:pPr>
      <w:r w:rsidRPr="00BB6532">
        <w:rPr>
          <w:bCs/>
        </w:rPr>
        <w:t xml:space="preserve">There </w:t>
      </w:r>
      <w:r w:rsidR="00F04756">
        <w:rPr>
          <w:bCs/>
        </w:rPr>
        <w:t>we</w:t>
      </w:r>
      <w:r w:rsidRPr="00BB6532">
        <w:rPr>
          <w:bCs/>
        </w:rPr>
        <w:t>re three elements to this study</w:t>
      </w:r>
      <w:r w:rsidR="00F04756">
        <w:rPr>
          <w:bCs/>
        </w:rPr>
        <w:t xml:space="preserve"> which was written up in</w:t>
      </w:r>
      <w:r w:rsidR="009C2014">
        <w:rPr>
          <w:bCs/>
        </w:rPr>
        <w:t xml:space="preserve"> Mihok et al (2009)</w:t>
      </w:r>
      <w:r w:rsidR="00F04756">
        <w:rPr>
          <w:bCs/>
        </w:rPr>
        <w:t xml:space="preserve"> </w:t>
      </w:r>
      <w:r w:rsidR="00F04756">
        <w:rPr>
          <w:bCs/>
        </w:rPr>
        <w:fldChar w:fldCharType="begin"/>
      </w:r>
      <w:r w:rsidR="00F04756">
        <w:rPr>
          <w:bCs/>
        </w:rPr>
        <w:instrText xml:space="preserve"> ADDIN EN.CITE &lt;EndNote&gt;&lt;Cite&gt;&lt;Author&gt;Mihók&lt;/Author&gt;&lt;Year&gt;2009&lt;/Year&gt;&lt;RecNum&gt;749&lt;/RecNum&gt;&lt;DisplayText&gt;(Mihók et al., 2009)&lt;/DisplayText&gt;&lt;record&gt;&lt;rec-number&gt;749&lt;/rec-number&gt;&lt;foreign-keys&gt;&lt;key app="EN" db-id="vxpw5ve2qdax0pe5pp5505amw5t2p5ft2f2z"&gt;749&lt;/key&gt;&lt;/foreign-keys&gt;&lt;ref-type name="Journal Article"&gt;17&lt;/ref-type&gt;&lt;contributors&gt;&lt;authors&gt;&lt;author&gt;Mihók, Barbara&lt;/author&gt;&lt;author&gt;Kenderes, Kata&lt;/author&gt;&lt;author&gt;Kirby, K. J.&lt;/author&gt;&lt;author&gt;Paviour-Smith, K.&lt;/author&gt;&lt;author&gt;Elbourn, C. A.&lt;/author&gt;&lt;/authors&gt;&lt;/contributors&gt;&lt;titles&gt;&lt;title&gt;Forty-year changes in the canopy and the understorey in Wytham Woods&lt;/title&gt;&lt;secondary-title&gt;Forestry&lt;/secondary-title&gt;&lt;/titles&gt;&lt;periodical&gt;&lt;full-title&gt;Forestry&lt;/full-title&gt;&lt;/periodical&gt;&lt;pages&gt;515-527&lt;/pages&gt;&lt;volume&gt;82&lt;/volume&gt;&lt;dates&gt;&lt;year&gt;2009&lt;/year&gt;&lt;pub-dates&gt;&lt;date&gt;January 1, 2009&lt;/date&gt;&lt;/pub-dates&gt;&lt;/dates&gt;&lt;urls&gt;&lt;related-urls&gt;&lt;url&gt;http://forestry.oxfordjournals.org/content/early/2009/08/04/forestry.cpp021.abstract&lt;/url&gt;&lt;/related-urls&gt;&lt;/urls&gt;&lt;electronic-resource-num&gt;10.1093/forestry/cpp021&lt;/electronic-resource-num&gt;&lt;/record&gt;&lt;/Cite&gt;&lt;/EndNote&gt;</w:instrText>
      </w:r>
      <w:r w:rsidR="00F04756">
        <w:rPr>
          <w:bCs/>
        </w:rPr>
        <w:fldChar w:fldCharType="separate"/>
      </w:r>
      <w:r w:rsidR="00F04756">
        <w:rPr>
          <w:bCs/>
          <w:noProof/>
        </w:rPr>
        <w:t>(</w:t>
      </w:r>
      <w:hyperlink w:anchor="_ENREF_2" w:tooltip="Mihók, 2009 #749" w:history="1">
        <w:r w:rsidR="00F04756">
          <w:rPr>
            <w:bCs/>
            <w:noProof/>
          </w:rPr>
          <w:t>Mihók et al., 2009</w:t>
        </w:r>
      </w:hyperlink>
      <w:r w:rsidR="00F04756">
        <w:rPr>
          <w:bCs/>
          <w:noProof/>
        </w:rPr>
        <w:t>)</w:t>
      </w:r>
      <w:r w:rsidR="00F04756">
        <w:rPr>
          <w:bCs/>
        </w:rPr>
        <w:fldChar w:fldCharType="end"/>
      </w:r>
      <w:r w:rsidR="00F04756">
        <w:rPr>
          <w:bCs/>
        </w:rPr>
        <w:t>, extracts from which are presented below.</w:t>
      </w:r>
      <w:r w:rsidR="009F1B31">
        <w:rPr>
          <w:bCs/>
        </w:rPr>
        <w:t xml:space="preserve"> The data are included as Annexes to the account and as separate Excel files</w:t>
      </w:r>
      <w:r w:rsidR="000F256E">
        <w:rPr>
          <w:bCs/>
        </w:rPr>
        <w:t xml:space="preserve"> (Annexes 2-9)</w:t>
      </w:r>
      <w:r w:rsidR="009F1B31">
        <w:rPr>
          <w:bCs/>
        </w:rPr>
        <w:t>.</w:t>
      </w:r>
    </w:p>
    <w:p w14:paraId="626D531C" w14:textId="2AF1A7EB" w:rsidR="00F04756" w:rsidRDefault="00F04756">
      <w:pPr>
        <w:rPr>
          <w:bCs/>
        </w:rPr>
      </w:pPr>
      <w:r>
        <w:rPr>
          <w:bCs/>
        </w:rPr>
        <w:t>(a) A comparison of aerial photographs from 1961 and 1999 for a c.4 ha block at grid reference SP461086. The earlier photograph appeared on the cover of</w:t>
      </w:r>
      <w:r w:rsidR="009C2014">
        <w:rPr>
          <w:bCs/>
        </w:rPr>
        <w:t xml:space="preserve"> Charles Elton’s</w:t>
      </w:r>
      <w:r>
        <w:rPr>
          <w:bCs/>
        </w:rPr>
        <w:t xml:space="preserve"> </w:t>
      </w:r>
      <w:r w:rsidRPr="00F04756">
        <w:rPr>
          <w:bCs/>
          <w:i/>
          <w:iCs/>
        </w:rPr>
        <w:t>The pattern of animal communities</w:t>
      </w:r>
      <w:r w:rsidR="009C2014">
        <w:rPr>
          <w:bCs/>
          <w:i/>
          <w:iCs/>
        </w:rPr>
        <w:t xml:space="preserve"> </w:t>
      </w:r>
      <w:r w:rsidR="009C2014" w:rsidRPr="009C2014">
        <w:rPr>
          <w:bCs/>
        </w:rPr>
        <w:t>(1966)</w:t>
      </w:r>
      <w:r>
        <w:rPr>
          <w:bCs/>
        </w:rPr>
        <w:t xml:space="preserve"> </w:t>
      </w:r>
      <w:r>
        <w:rPr>
          <w:bCs/>
        </w:rPr>
        <w:fldChar w:fldCharType="begin"/>
      </w:r>
      <w:r>
        <w:rPr>
          <w:bCs/>
        </w:rPr>
        <w:instrText xml:space="preserve"> ADDIN EN.CITE &lt;EndNote&gt;&lt;Cite&gt;&lt;Author&gt;Elton&lt;/Author&gt;&lt;Year&gt;1966&lt;/Year&gt;&lt;RecNum&gt;829&lt;/RecNum&gt;&lt;DisplayText&gt;(Elton, 1966)&lt;/DisplayText&gt;&lt;record&gt;&lt;rec-number&gt;829&lt;/rec-number&gt;&lt;foreign-keys&gt;&lt;key app="EN" db-id="vxpw5ve2qdax0pe5pp5505amw5t2p5ft2f2z"&gt;829&lt;/key&gt;&lt;/foreign-keys&gt;&lt;ref-type name="Book"&gt;6&lt;/ref-type&gt;&lt;contributors&gt;&lt;authors&gt;&lt;author&gt;Elton, Charles Sutherland&lt;/author&gt;&lt;/authors&gt;&lt;/contributors&gt;&lt;titles&gt;&lt;title&gt;The pattern of animal communities&lt;/title&gt;&lt;secondary-title&gt;The pattern of animal communities.&lt;/secondary-title&gt;&lt;/titles&gt;&lt;periodical&gt;&lt;full-title&gt;The pattern of animal communities.&lt;/full-title&gt;&lt;/periodical&gt;&lt;dates&gt;&lt;year&gt;1966&lt;/year&gt;&lt;/dates&gt;&lt;pub-location&gt;London&lt;/pub-location&gt;&lt;publisher&gt;Chapman &amp;amp; Hall&lt;/publisher&gt;&lt;urls&gt;&lt;/urls&gt;&lt;/record&gt;&lt;/Cite&gt;&lt;/EndNote&gt;</w:instrText>
      </w:r>
      <w:r>
        <w:rPr>
          <w:bCs/>
        </w:rPr>
        <w:fldChar w:fldCharType="end"/>
      </w:r>
      <w:r>
        <w:rPr>
          <w:bCs/>
        </w:rPr>
        <w:t xml:space="preserve"> with a key to tree species</w:t>
      </w:r>
      <w:r w:rsidR="00D85738">
        <w:rPr>
          <w:bCs/>
        </w:rPr>
        <w:t xml:space="preserve"> on page 195 (figure 20).</w:t>
      </w:r>
    </w:p>
    <w:p w14:paraId="7D51D701" w14:textId="43BD942D" w:rsidR="00BB6532" w:rsidRDefault="00F04756">
      <w:pPr>
        <w:rPr>
          <w:b/>
        </w:rPr>
      </w:pPr>
      <w:r>
        <w:rPr>
          <w:noProof/>
        </w:rPr>
        <w:drawing>
          <wp:inline distT="0" distB="0" distL="0" distR="0" wp14:anchorId="0AAE4C8C" wp14:editId="3D320A2F">
            <wp:extent cx="3584631" cy="253378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620250" cy="2558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85738">
        <w:rPr>
          <w:noProof/>
        </w:rPr>
        <w:drawing>
          <wp:inline distT="0" distB="0" distL="0" distR="0" wp14:anchorId="7BD433A2" wp14:editId="2D07FB73">
            <wp:extent cx="1793327" cy="2538513"/>
            <wp:effectExtent l="114300" t="76200" r="111760" b="717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21318048">
                      <a:off x="0" y="0"/>
                      <a:ext cx="1800410" cy="25485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A2AF1A" w14:textId="77777777" w:rsidR="00D85738" w:rsidRDefault="00B33560">
      <w:pPr>
        <w:rPr>
          <w:bCs/>
        </w:rPr>
      </w:pPr>
      <w:r w:rsidRPr="00B33560">
        <w:rPr>
          <w:bCs/>
        </w:rPr>
        <w:t>(b)</w:t>
      </w:r>
      <w:r>
        <w:rPr>
          <w:bCs/>
        </w:rPr>
        <w:t xml:space="preserve"> A detailed record for trees and regeneration was made for the north-east corner of the area shown on the photograph by Dr Kitty Paviour-Smith (Kitty Southern) in 1068. The area was divided into 20x20 m squares, which were then further divided into 4 10x10 m plots (Annex 1). </w:t>
      </w:r>
      <w:r w:rsidR="00D85738">
        <w:rPr>
          <w:bCs/>
        </w:rPr>
        <w:t>A rough canopy map was also produced.</w:t>
      </w:r>
    </w:p>
    <w:p w14:paraId="752AF4DA" w14:textId="60557627" w:rsidR="00B33560" w:rsidRDefault="00B33560">
      <w:pPr>
        <w:rPr>
          <w:bCs/>
        </w:rPr>
      </w:pPr>
      <w:r>
        <w:rPr>
          <w:noProof/>
        </w:rPr>
        <w:drawing>
          <wp:inline distT="0" distB="0" distL="0" distR="0" wp14:anchorId="1B03D110" wp14:editId="7DDAAFD1">
            <wp:extent cx="2120630" cy="196885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146090" cy="1992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5AEC28" w14:textId="445BCE13" w:rsidR="005E145E" w:rsidRDefault="005E145E" w:rsidP="005E145E">
      <w:pPr>
        <w:rPr>
          <w:bCs/>
        </w:rPr>
      </w:pPr>
      <w:r>
        <w:rPr>
          <w:bCs/>
        </w:rPr>
        <w:lastRenderedPageBreak/>
        <w:t xml:space="preserve">Within each 10x10 m plot each </w:t>
      </w:r>
      <w:r w:rsidR="00390FDE">
        <w:rPr>
          <w:bCs/>
        </w:rPr>
        <w:t>canopy</w:t>
      </w:r>
      <w:r>
        <w:rPr>
          <w:bCs/>
        </w:rPr>
        <w:t xml:space="preserve"> tree was plotted and numbered (see Annex 1) and its girth measured (numbers above 104 appear to have been shrubs). In 2007 Dr Barbara Mihok retraced the grid: the 104 mature trees were relocated (if surviving) and remeasured. </w:t>
      </w:r>
      <w:r w:rsidR="00390FDE">
        <w:rPr>
          <w:bCs/>
        </w:rPr>
        <w:t>Additional trees that formed part of the main canopy but had not been measured in 1968 (because they were part of the understorey) were recorded by 10x10 m plot.</w:t>
      </w:r>
      <w:r w:rsidR="009C2014">
        <w:rPr>
          <w:bCs/>
        </w:rPr>
        <w:t xml:space="preserve"> </w:t>
      </w:r>
      <w:r>
        <w:rPr>
          <w:bCs/>
        </w:rPr>
        <w:t>These data are presented in Annex 2.</w:t>
      </w:r>
    </w:p>
    <w:p w14:paraId="4B1AF808" w14:textId="36B1EA3C" w:rsidR="005E145E" w:rsidRDefault="00BA0D0A">
      <w:pPr>
        <w:rPr>
          <w:bCs/>
        </w:rPr>
      </w:pPr>
      <w:r>
        <w:rPr>
          <w:bCs/>
        </w:rPr>
        <w:t xml:space="preserve">In 1968 understorey – regeneration and shrubs - was assessed in each 10x10m plot, with each stem being put into one of </w:t>
      </w:r>
      <w:r w:rsidR="006711B8">
        <w:rPr>
          <w:bCs/>
        </w:rPr>
        <w:t>five</w:t>
      </w:r>
      <w:r>
        <w:rPr>
          <w:bCs/>
        </w:rPr>
        <w:t xml:space="preserve"> diameter classes: 0 = 1-2 cm diameter, 1 = 2.1-5 cm, 2 = 5.1-10 cm, 3 10.1-15 cm, 4 &gt;15 cm. The numbers of stems of each species in each diameter class in 1968 are given in Annex </w:t>
      </w:r>
      <w:r w:rsidR="00CB270C">
        <w:rPr>
          <w:bCs/>
        </w:rPr>
        <w:t>3.</w:t>
      </w:r>
      <w:r>
        <w:rPr>
          <w:bCs/>
        </w:rPr>
        <w:t xml:space="preserve"> </w:t>
      </w:r>
    </w:p>
    <w:p w14:paraId="6B07ED48" w14:textId="114875B5" w:rsidR="00832075" w:rsidRDefault="00832075">
      <w:pPr>
        <w:rPr>
          <w:bCs/>
        </w:rPr>
      </w:pPr>
      <w:r>
        <w:rPr>
          <w:bCs/>
        </w:rPr>
        <w:t xml:space="preserve">In 2007 there was not the time to record the understorey across the whole area, so a subset of 20 10x10 m plots were sampled spread systematically across the </w:t>
      </w:r>
      <w:r w:rsidR="001C1066">
        <w:rPr>
          <w:bCs/>
        </w:rPr>
        <w:t>area. The results are in Annex 4.</w:t>
      </w:r>
    </w:p>
    <w:p w14:paraId="23D85C19" w14:textId="10FD957B" w:rsidR="00390FDE" w:rsidRDefault="00390FDE">
      <w:pPr>
        <w:rPr>
          <w:bCs/>
        </w:rPr>
      </w:pPr>
      <w:r>
        <w:rPr>
          <w:bCs/>
        </w:rPr>
        <w:t xml:space="preserve">In 2007 </w:t>
      </w:r>
      <w:r w:rsidR="009C2014">
        <w:rPr>
          <w:bCs/>
        </w:rPr>
        <w:t xml:space="preserve">the </w:t>
      </w:r>
      <w:r w:rsidR="000E554D">
        <w:rPr>
          <w:bCs/>
        </w:rPr>
        <w:t xml:space="preserve">basal area by tree species for the surroundings of each plot was estimated from </w:t>
      </w:r>
      <w:proofErr w:type="spellStart"/>
      <w:r w:rsidR="000E554D">
        <w:rPr>
          <w:bCs/>
        </w:rPr>
        <w:t>relascope</w:t>
      </w:r>
      <w:proofErr w:type="spellEnd"/>
      <w:r w:rsidR="000E554D">
        <w:rPr>
          <w:bCs/>
        </w:rPr>
        <w:t xml:space="preserve"> sweeps at the north-west and south-east corners. The results are in Annex 5.</w:t>
      </w:r>
    </w:p>
    <w:p w14:paraId="53F5BB0E" w14:textId="63C07701" w:rsidR="00932345" w:rsidRDefault="009C2014">
      <w:pPr>
        <w:rPr>
          <w:bCs/>
        </w:rPr>
      </w:pPr>
      <w:r>
        <w:rPr>
          <w:bCs/>
        </w:rPr>
        <w:t>(c) A</w:t>
      </w:r>
      <w:r w:rsidRPr="009C2014">
        <w:rPr>
          <w:bCs/>
        </w:rPr>
        <w:t xml:space="preserve"> 10 × 200 m transect was established running south-north through the area covered by the </w:t>
      </w:r>
      <w:r>
        <w:rPr>
          <w:bCs/>
        </w:rPr>
        <w:t xml:space="preserve">Elton aerial </w:t>
      </w:r>
      <w:r w:rsidRPr="009C2014">
        <w:rPr>
          <w:bCs/>
        </w:rPr>
        <w:t>photograph. This was mainly in the former common, but a quarter was in ancient woodland, with the centre point located at the National Grid Reference grid point SP461086. From this point, ten 10 × 10 m</w:t>
      </w:r>
      <w:r w:rsidR="00932345">
        <w:rPr>
          <w:bCs/>
          <w:vertAlign w:val="superscript"/>
        </w:rPr>
        <w:t xml:space="preserve"> </w:t>
      </w:r>
      <w:r w:rsidRPr="009C2014">
        <w:rPr>
          <w:bCs/>
        </w:rPr>
        <w:t xml:space="preserve">adjacent sections were recorded in a northerly direction and ten 10 × 10 m sections to the </w:t>
      </w:r>
      <w:proofErr w:type="gramStart"/>
      <w:r w:rsidRPr="009C2014">
        <w:rPr>
          <w:bCs/>
        </w:rPr>
        <w:t>south  –</w:t>
      </w:r>
      <w:proofErr w:type="gramEnd"/>
      <w:r w:rsidRPr="009C2014">
        <w:rPr>
          <w:bCs/>
        </w:rPr>
        <w:t xml:space="preserve">  the plots were then renumbered 1 – 20, starting at the southern end of the transect. </w:t>
      </w:r>
      <w:r w:rsidR="00D85738">
        <w:rPr>
          <w:bCs/>
        </w:rPr>
        <w:t xml:space="preserve">The </w:t>
      </w:r>
      <w:r w:rsidR="00332D31">
        <w:rPr>
          <w:bCs/>
        </w:rPr>
        <w:t>plots lie to the west of the transect line</w:t>
      </w:r>
      <w:r w:rsidR="00D85738">
        <w:rPr>
          <w:bCs/>
        </w:rPr>
        <w:t>.</w:t>
      </w:r>
    </w:p>
    <w:p w14:paraId="45C72EB2" w14:textId="77BDCED4" w:rsidR="0056184A" w:rsidRDefault="00932345">
      <w:pPr>
        <w:rPr>
          <w:bCs/>
        </w:rPr>
      </w:pPr>
      <w:r>
        <w:rPr>
          <w:bCs/>
        </w:rPr>
        <w:t>Within each plot t</w:t>
      </w:r>
      <w:r w:rsidR="009C2014" w:rsidRPr="009C2014">
        <w:rPr>
          <w:bCs/>
        </w:rPr>
        <w:t>he location of each tree with a diameter larger than 2.5 cm was recorded and its diameter measured at breast height (</w:t>
      </w:r>
      <w:proofErr w:type="spellStart"/>
      <w:r w:rsidR="009C2014" w:rsidRPr="009C2014">
        <w:rPr>
          <w:bCs/>
        </w:rPr>
        <w:t>dbh</w:t>
      </w:r>
      <w:proofErr w:type="spellEnd"/>
      <w:r w:rsidR="009C2014" w:rsidRPr="009C2014">
        <w:rPr>
          <w:bCs/>
        </w:rPr>
        <w:t>.) (1.3 m)</w:t>
      </w:r>
      <w:r w:rsidR="00C4702C">
        <w:rPr>
          <w:bCs/>
        </w:rPr>
        <w:t xml:space="preserve"> (</w:t>
      </w:r>
      <w:r>
        <w:rPr>
          <w:bCs/>
        </w:rPr>
        <w:t>Annex 6</w:t>
      </w:r>
      <w:r w:rsidR="00C4702C">
        <w:rPr>
          <w:bCs/>
        </w:rPr>
        <w:t>)</w:t>
      </w:r>
      <w:r>
        <w:rPr>
          <w:bCs/>
        </w:rPr>
        <w:t>.</w:t>
      </w:r>
      <w:r w:rsidR="00332D31">
        <w:rPr>
          <w:bCs/>
        </w:rPr>
        <w:t xml:space="preserve"> </w:t>
      </w:r>
      <w:r w:rsidR="0056184A" w:rsidRPr="009C2014">
        <w:rPr>
          <w:bCs/>
        </w:rPr>
        <w:t xml:space="preserve">Basal area of trees in the vicinity was estimated by taking a </w:t>
      </w:r>
      <w:proofErr w:type="spellStart"/>
      <w:r w:rsidR="0056184A" w:rsidRPr="009C2014">
        <w:rPr>
          <w:bCs/>
        </w:rPr>
        <w:t>relascope</w:t>
      </w:r>
      <w:proofErr w:type="spellEnd"/>
      <w:r w:rsidR="0056184A" w:rsidRPr="009C2014">
        <w:rPr>
          <w:bCs/>
        </w:rPr>
        <w:t xml:space="preserve"> sweep at 10 m intervals along the transect</w:t>
      </w:r>
      <w:r w:rsidR="00332D31">
        <w:rPr>
          <w:bCs/>
        </w:rPr>
        <w:t xml:space="preserve"> from the south-east corner (Annex 7)</w:t>
      </w:r>
      <w:r w:rsidR="0056184A" w:rsidRPr="009C2014">
        <w:rPr>
          <w:bCs/>
        </w:rPr>
        <w:t>.</w:t>
      </w:r>
      <w:r w:rsidR="00C4702C">
        <w:rPr>
          <w:bCs/>
        </w:rPr>
        <w:t xml:space="preserve"> Percentage vegetation cover was estimated by eye along the SW-NE diagonal in three layers (0-0.5m; 0.5-2.5 m; &gt;2.5 m), with the uppermost layer then being split by species (Annex 8).</w:t>
      </w:r>
      <w:r w:rsidR="00B80653">
        <w:rPr>
          <w:bCs/>
        </w:rPr>
        <w:t xml:space="preserve"> </w:t>
      </w:r>
    </w:p>
    <w:p w14:paraId="47B49A78" w14:textId="5B0ABCC8" w:rsidR="00B80653" w:rsidRDefault="00B80653">
      <w:pPr>
        <w:rPr>
          <w:bCs/>
        </w:rPr>
      </w:pPr>
      <w:r>
        <w:rPr>
          <w:bCs/>
        </w:rPr>
        <w:t xml:space="preserve">Species in the ground flora were listed and their cover abundance recorded on the </w:t>
      </w:r>
      <w:proofErr w:type="spellStart"/>
      <w:r>
        <w:rPr>
          <w:bCs/>
        </w:rPr>
        <w:t>Domin</w:t>
      </w:r>
      <w:proofErr w:type="spellEnd"/>
      <w:r>
        <w:rPr>
          <w:bCs/>
        </w:rPr>
        <w:t xml:space="preserve"> scale (Annex 9). This included seedlings and small saplings.</w:t>
      </w:r>
    </w:p>
    <w:tbl>
      <w:tblPr>
        <w:tblW w:w="2820" w:type="dxa"/>
        <w:tblLook w:val="04A0" w:firstRow="1" w:lastRow="0" w:firstColumn="1" w:lastColumn="0" w:noHBand="0" w:noVBand="1"/>
      </w:tblPr>
      <w:tblGrid>
        <w:gridCol w:w="2820"/>
      </w:tblGrid>
      <w:tr w:rsidR="00B80653" w:rsidRPr="00B80653" w14:paraId="1C889FAB" w14:textId="77777777" w:rsidTr="00B80653">
        <w:trPr>
          <w:trHeight w:val="50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EF5B25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Domin</w:t>
            </w:r>
            <w:proofErr w:type="spell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Scores and % cover range equivalent</w:t>
            </w:r>
          </w:p>
        </w:tc>
      </w:tr>
      <w:tr w:rsidR="00B80653" w:rsidRPr="00B80653" w14:paraId="0DD03FD8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21519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&lt;4% 1 plant</w:t>
            </w:r>
          </w:p>
        </w:tc>
      </w:tr>
      <w:tr w:rsidR="00B80653" w:rsidRPr="00B80653" w14:paraId="43E3F088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DFA31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2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&lt;4% 2 plants</w:t>
            </w:r>
          </w:p>
        </w:tc>
      </w:tr>
      <w:tr w:rsidR="00B80653" w:rsidRPr="00B80653" w14:paraId="0DC40286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F7D3B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3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&lt;4%, several plants</w:t>
            </w:r>
          </w:p>
        </w:tc>
      </w:tr>
      <w:tr w:rsidR="00B80653" w:rsidRPr="00B80653" w14:paraId="573BBC7E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18A19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4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4-10%</w:t>
            </w:r>
          </w:p>
        </w:tc>
      </w:tr>
      <w:tr w:rsidR="00B80653" w:rsidRPr="00B80653" w14:paraId="0A953BE1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B1EB1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5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1-25%</w:t>
            </w:r>
          </w:p>
        </w:tc>
      </w:tr>
      <w:tr w:rsidR="00B80653" w:rsidRPr="00B80653" w14:paraId="5EFE881E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6D678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6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26-33%</w:t>
            </w:r>
          </w:p>
        </w:tc>
      </w:tr>
      <w:tr w:rsidR="00B80653" w:rsidRPr="00B80653" w14:paraId="7DD7CC88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8CE86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34-50%</w:t>
            </w:r>
          </w:p>
        </w:tc>
      </w:tr>
      <w:tr w:rsidR="00B80653" w:rsidRPr="00B80653" w14:paraId="3FFD4CAD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8626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8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51-75%</w:t>
            </w:r>
          </w:p>
        </w:tc>
      </w:tr>
      <w:tr w:rsidR="00B80653" w:rsidRPr="00B80653" w14:paraId="2C2DB0A8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35FC3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9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76-90%</w:t>
            </w:r>
          </w:p>
        </w:tc>
      </w:tr>
      <w:tr w:rsidR="00B80653" w:rsidRPr="00B80653" w14:paraId="52FA5100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ED766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>10  =</w:t>
            </w:r>
            <w:proofErr w:type="gramEnd"/>
            <w:r w:rsidRPr="00B80653">
              <w:rPr>
                <w:rFonts w:ascii="Arial" w:eastAsia="Times New Roman" w:hAnsi="Arial" w:cs="Arial"/>
                <w:sz w:val="18"/>
                <w:szCs w:val="18"/>
                <w:lang w:eastAsia="en-GB"/>
              </w:rPr>
              <w:t xml:space="preserve"> 91-100%</w:t>
            </w:r>
          </w:p>
        </w:tc>
      </w:tr>
      <w:tr w:rsidR="001F6367" w:rsidRPr="00B80653" w14:paraId="6C7B74E2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5845D3" w14:textId="77777777" w:rsidR="001F6367" w:rsidRPr="00B80653" w:rsidRDefault="001F6367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</w:tr>
      <w:tr w:rsidR="001F6367" w:rsidRPr="00B80653" w14:paraId="30C61F6F" w14:textId="77777777" w:rsidTr="00B80653">
        <w:trPr>
          <w:trHeight w:val="25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C5A7E0" w14:textId="77777777" w:rsidR="001F6367" w:rsidRPr="00B80653" w:rsidRDefault="001F6367" w:rsidP="00B80653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</w:tr>
    </w:tbl>
    <w:p w14:paraId="0D195040" w14:textId="77777777" w:rsidR="00825046" w:rsidRDefault="00825046" w:rsidP="001F6367">
      <w:pPr>
        <w:spacing w:after="0"/>
        <w:rPr>
          <w:b/>
        </w:rPr>
      </w:pPr>
      <w:r w:rsidRPr="00825046">
        <w:rPr>
          <w:b/>
        </w:rPr>
        <w:t>Current Research</w:t>
      </w:r>
    </w:p>
    <w:p w14:paraId="1F287135" w14:textId="56B0B5E4" w:rsidR="00825046" w:rsidRPr="00F04756" w:rsidRDefault="00F04756" w:rsidP="001F6367">
      <w:pPr>
        <w:spacing w:after="0"/>
        <w:rPr>
          <w:bCs/>
        </w:rPr>
      </w:pPr>
      <w:r w:rsidRPr="00F04756">
        <w:rPr>
          <w:bCs/>
        </w:rPr>
        <w:t>The research is mothballed.</w:t>
      </w:r>
      <w:r w:rsidR="00832075">
        <w:rPr>
          <w:bCs/>
        </w:rPr>
        <w:t xml:space="preserve"> </w:t>
      </w:r>
    </w:p>
    <w:p w14:paraId="006AD803" w14:textId="77777777" w:rsidR="00F04756" w:rsidRDefault="00825046" w:rsidP="00F04756">
      <w:pPr>
        <w:rPr>
          <w:b/>
        </w:rPr>
      </w:pPr>
      <w:r w:rsidRPr="00825046">
        <w:rPr>
          <w:b/>
        </w:rPr>
        <w:t>Current Papers</w:t>
      </w:r>
    </w:p>
    <w:p w14:paraId="1DEDA7DC" w14:textId="77777777" w:rsidR="00F04756" w:rsidRPr="00F04756" w:rsidRDefault="00F04756" w:rsidP="00F04756">
      <w:pPr>
        <w:spacing w:line="240" w:lineRule="auto"/>
        <w:ind w:left="720" w:hanging="720"/>
        <w:rPr>
          <w:rFonts w:ascii="Calibri" w:hAnsi="Calibri" w:cs="Calibri"/>
          <w:bCs/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F04756">
        <w:rPr>
          <w:rFonts w:ascii="Calibri" w:hAnsi="Calibri" w:cs="Calibri"/>
          <w:bCs/>
          <w:noProof/>
        </w:rPr>
        <w:t xml:space="preserve">MIHÓK, B., KENDERES, K., KIRBY, K. J., PAVIOUR-SMITH, K. &amp; ELBOURN, C. A. 2009. Forty-year changes in the canopy and the understorey in Wytham Woods. </w:t>
      </w:r>
      <w:r w:rsidRPr="00F04756">
        <w:rPr>
          <w:rFonts w:ascii="Calibri" w:hAnsi="Calibri" w:cs="Calibri"/>
          <w:bCs/>
          <w:i/>
          <w:noProof/>
        </w:rPr>
        <w:t>Forestry,</w:t>
      </w:r>
      <w:r w:rsidRPr="00F04756">
        <w:rPr>
          <w:rFonts w:ascii="Calibri" w:hAnsi="Calibri" w:cs="Calibri"/>
          <w:bCs/>
          <w:noProof/>
        </w:rPr>
        <w:t xml:space="preserve"> 82, 515-527.</w:t>
      </w:r>
    </w:p>
    <w:p w14:paraId="55944E23" w14:textId="0D47482F" w:rsidR="0029024D" w:rsidRDefault="00F04756">
      <w:pPr>
        <w:rPr>
          <w:b/>
        </w:rPr>
      </w:pPr>
      <w:r>
        <w:rPr>
          <w:b/>
        </w:rPr>
        <w:fldChar w:fldCharType="end"/>
      </w:r>
      <w:r w:rsidR="0029024D">
        <w:rPr>
          <w:b/>
        </w:rPr>
        <w:t>Links</w:t>
      </w:r>
    </w:p>
    <w:p w14:paraId="02E15D07" w14:textId="77777777" w:rsidR="00825046" w:rsidRDefault="00825046">
      <w:pPr>
        <w:rPr>
          <w:b/>
        </w:rPr>
      </w:pPr>
      <w:r w:rsidRPr="00825046">
        <w:rPr>
          <w:b/>
        </w:rPr>
        <w:t>Contact Details</w:t>
      </w:r>
    </w:p>
    <w:p w14:paraId="7D6B6192" w14:textId="77777777" w:rsidR="001F6367" w:rsidRPr="001F6367" w:rsidRDefault="001F6367">
      <w:pPr>
        <w:rPr>
          <w:bCs/>
        </w:rPr>
      </w:pPr>
      <w:r w:rsidRPr="001F6367">
        <w:rPr>
          <w:bCs/>
        </w:rPr>
        <w:t>Keith Kirby, Department of Plant Sciences, South Parks Road, OX1 3RB, UK</w:t>
      </w:r>
    </w:p>
    <w:p w14:paraId="5C4E3B2F" w14:textId="046CC6A8" w:rsidR="00B33560" w:rsidRDefault="001F6367">
      <w:pPr>
        <w:rPr>
          <w:b/>
        </w:rPr>
      </w:pPr>
      <w:r w:rsidRPr="001F6367">
        <w:rPr>
          <w:bCs/>
        </w:rPr>
        <w:t>Keith.kirby@plants.ox.ac.uk</w:t>
      </w:r>
      <w:r w:rsidR="00B33560">
        <w:rPr>
          <w:b/>
        </w:rPr>
        <w:br w:type="page"/>
      </w:r>
    </w:p>
    <w:p w14:paraId="68D0A874" w14:textId="19AEA720" w:rsidR="00B33560" w:rsidRDefault="00B33560">
      <w:pPr>
        <w:rPr>
          <w:b/>
        </w:rPr>
      </w:pPr>
      <w:r>
        <w:rPr>
          <w:b/>
        </w:rPr>
        <w:t xml:space="preserve">Annex 1. Map of the Paviour-Smith plot </w:t>
      </w:r>
    </w:p>
    <w:p w14:paraId="622651DC" w14:textId="77777777" w:rsidR="00B33560" w:rsidRDefault="00B33560">
      <w:pPr>
        <w:rPr>
          <w:b/>
        </w:rPr>
      </w:pPr>
      <w:bookmarkStart w:id="1" w:name="_Hlk29893681"/>
      <w:r>
        <w:rPr>
          <w:noProof/>
        </w:rPr>
        <w:drawing>
          <wp:inline distT="0" distB="0" distL="0" distR="0" wp14:anchorId="6A82B88D" wp14:editId="59C471BA">
            <wp:extent cx="4686300" cy="3408889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2372" cy="3420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F71625" w14:textId="77777777" w:rsidR="00932345" w:rsidRDefault="00B33560">
      <w:pPr>
        <w:rPr>
          <w:b/>
        </w:rPr>
      </w:pPr>
      <w:r>
        <w:rPr>
          <w:noProof/>
        </w:rPr>
        <w:drawing>
          <wp:inline distT="0" distB="0" distL="0" distR="0" wp14:anchorId="4D5702FA" wp14:editId="27B816F6">
            <wp:extent cx="4787900" cy="34833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2023" cy="3493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69E2A9" w14:textId="77777777" w:rsidR="00932345" w:rsidRDefault="00932345">
      <w:pPr>
        <w:rPr>
          <w:b/>
        </w:rPr>
      </w:pPr>
    </w:p>
    <w:p w14:paraId="7ED79559" w14:textId="77777777" w:rsidR="00932345" w:rsidRDefault="00932345">
      <w:pPr>
        <w:rPr>
          <w:b/>
        </w:rPr>
      </w:pPr>
    </w:p>
    <w:p w14:paraId="48A469F7" w14:textId="77777777" w:rsidR="00932345" w:rsidRDefault="00932345">
      <w:pPr>
        <w:rPr>
          <w:b/>
        </w:rPr>
      </w:pPr>
    </w:p>
    <w:p w14:paraId="264FF9B4" w14:textId="77777777" w:rsidR="00932345" w:rsidRDefault="00932345">
      <w:pPr>
        <w:rPr>
          <w:b/>
        </w:rPr>
      </w:pPr>
    </w:p>
    <w:p w14:paraId="43E16642" w14:textId="3733B9CE" w:rsidR="00932345" w:rsidRDefault="00932345">
      <w:pPr>
        <w:rPr>
          <w:b/>
        </w:rPr>
      </w:pPr>
      <w:r>
        <w:rPr>
          <w:b/>
        </w:rPr>
        <w:t>Tree canopy map of area surveyed by Kitty Southern in 1968</w:t>
      </w:r>
    </w:p>
    <w:p w14:paraId="784EDC36" w14:textId="46F603E9" w:rsidR="00B33560" w:rsidRDefault="00932345">
      <w:pPr>
        <w:rPr>
          <w:b/>
        </w:rPr>
      </w:pPr>
      <w:r>
        <w:rPr>
          <w:noProof/>
        </w:rPr>
        <w:drawing>
          <wp:inline distT="0" distB="0" distL="0" distR="0" wp14:anchorId="1F0B5A18" wp14:editId="1339756F">
            <wp:extent cx="5731510" cy="7883525"/>
            <wp:effectExtent l="0" t="0" r="254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883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33560">
        <w:rPr>
          <w:b/>
        </w:rPr>
        <w:br w:type="page"/>
      </w:r>
    </w:p>
    <w:p w14:paraId="07EB89B5" w14:textId="72A6FF66" w:rsidR="005E145E" w:rsidRDefault="005E145E">
      <w:pPr>
        <w:rPr>
          <w:b/>
        </w:rPr>
      </w:pPr>
      <w:r>
        <w:rPr>
          <w:b/>
        </w:rPr>
        <w:t>Annex 2. Girths of mature trees present in 1968 and remeasured in 2007.</w:t>
      </w:r>
    </w:p>
    <w:tbl>
      <w:tblPr>
        <w:tblW w:w="8160" w:type="dxa"/>
        <w:tblLook w:val="04A0" w:firstRow="1" w:lastRow="0" w:firstColumn="1" w:lastColumn="0" w:noHBand="0" w:noVBand="1"/>
      </w:tblPr>
      <w:tblGrid>
        <w:gridCol w:w="960"/>
        <w:gridCol w:w="2440"/>
        <w:gridCol w:w="960"/>
        <w:gridCol w:w="1280"/>
        <w:gridCol w:w="1560"/>
        <w:gridCol w:w="960"/>
      </w:tblGrid>
      <w:tr w:rsidR="005E145E" w:rsidRPr="005E145E" w14:paraId="35443904" w14:textId="77777777" w:rsidTr="005E145E">
        <w:trPr>
          <w:trHeight w:val="77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A1B7BE" w14:textId="1BA83213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ree no (see map)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12DEA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F44C1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irth (cm) 196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16DFC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irth (cm) 200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93803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AB0DF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ad</w:t>
            </w:r>
          </w:p>
        </w:tc>
      </w:tr>
      <w:tr w:rsidR="005E145E" w:rsidRPr="005E145E" w14:paraId="6BB306AB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C185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E527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E740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6E1E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ad (16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42F5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8AB5E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315AC39A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3BFF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730B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547E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5E2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DEED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952D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9CA4F2B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EC62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3E25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FE5B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CD62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116B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18EA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5F86371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C0EC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06A5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CA1B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3B01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6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7ED7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E29DA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82635E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B85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B0C8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agus sylvatica 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DC3E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8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2769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BB9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7A58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6AD619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0DD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4293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BB2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E0D8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A99E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689E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FEB699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5E92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E23F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7317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1A7E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332F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6223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AA4042A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E253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574C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0E6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B2E8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9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5CCB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B34C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C445C1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0ABA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05C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4AB4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AE8C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08AF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0337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513646F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DA6B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2661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4755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B91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868F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EFCD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42F9138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CD4B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A0A4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9722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2D2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C66B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C5903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F8F88F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2F5F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3293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057E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9129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BAE68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EAD6A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58C0442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FE5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844C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3FCE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93B7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74F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3D43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6A233AF0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44D2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FD6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72F2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84B2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C1A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B233A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72B2E6D1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9055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D9F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D6A4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39F9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C76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5052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9362CA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DD30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51A4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E80E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490C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2571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2FE64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8101CC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BD2D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4699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34D0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AFF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F1C3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ADA93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4663DBC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C12E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EB66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A97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B2E5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D010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DC323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1A863818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30E6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C463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F23E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1CA1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6E0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4F48A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77F0522E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2B43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9082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AE6B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28BF8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0827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A9D4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7F26E65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DA10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850C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DE9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D547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D3EE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210A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2F18260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F462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27EE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B947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AD78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lle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AD7B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17AFE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65ECAA5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6FC5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22E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3A45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DF8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FCE7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0099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639D23C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FA65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D5688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D941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6494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5573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EFA6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30F15E7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308E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9A69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7CCF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DD8F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899D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F7AC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DFDA710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20B6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BE77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ield map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B04B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197F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F6EE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EE9D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D39A990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ECF0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82A1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2735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FAE0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4A2E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9652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36BB1A0A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AB57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1040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554C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2C31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7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23C6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4952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76D75AC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2CAC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AD3C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BEAD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DEB2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2892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4D5DE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5ABDC432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210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7BF5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4567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796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C8AF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CB73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64FAB4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C9EE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8337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A731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EB2B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B038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22A5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4CE2E9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311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ADE1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790F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147C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C1E7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8FB5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3CEFE81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E1A5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654F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5CF1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7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64C8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34A4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B70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F2D036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68F1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BC19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8B9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AD46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lle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28AB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17E75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7EE7A188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8696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045D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5515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EE5A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159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56CB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3F5440A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CD97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E816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7B6A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6AA7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5640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A419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347CF0C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078D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7CE5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355A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9485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95B2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B5C7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27ADF12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EDC9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0A56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559F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A6AB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D020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1FE1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50359A8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C715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4A1C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EDEE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92F2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408E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7207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0588EDE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5D52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E33A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26E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1E76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63E3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CC25A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345AC86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BB6D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1727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08FC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9862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BBE5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0D57C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27A3F7DE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6961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8000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64EC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83B2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0FB8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DC17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5196A5B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8C49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A662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E318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EBA7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lle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470C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82ED4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3C4DAF9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2221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3928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C60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6F2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213F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5D58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226A562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58D3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6752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8552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7447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B0CE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BF60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58451E38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7769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E9FE8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9619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0F32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D2C8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33A6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4B1D61E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5343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1151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22D6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3B3E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9CB0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EE67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065857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133C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D46B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ED55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C266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B150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2FA9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5AADF5D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3E9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7922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DF1B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E479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D3C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653E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4B40A5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C73F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8F20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95AE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0DC2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CF2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097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5345F0B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CE1C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F528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E1C2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BABF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1C0E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16BE1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E3FA5F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F0DB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D6AA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1BF0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AE75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975A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3765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16452FA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E138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0CB8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C186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15A5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3D8E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413B1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111431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02D5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56D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C3F5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6CB6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58CA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0B30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1427BD8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065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77BB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2D68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DD7B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9179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AD7B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71795E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5EAA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8ED8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E19F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7914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CAC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CDFE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3A0FC1BA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ED6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74A0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F1FA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DCC8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BBA0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D2CE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A85990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7DE6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DDF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CAC9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6F95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89DE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E8734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3680B8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C71C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640E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4B4C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7646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3627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4442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388979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EEEB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8D6F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CB98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5144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8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7CB2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e widening?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952C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570116A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881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EE84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2A01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5B06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D7C3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4370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B37345B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8CB6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F00B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C047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5014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lle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FFBA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537B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5298BEA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06EF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E90F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D12C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6201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A6E0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C8BB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B35DD2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6D7F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833F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F442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684E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771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A8965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210891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3005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18A6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BDF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1DFC8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2C09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3EE4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0399735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8368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FFC6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3F4A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EA6A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B4C2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299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717EED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A1F7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78F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F3F3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877B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4BE4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4A91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8F51039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3526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D032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E987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B773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8D04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BB53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39F5E892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C287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9E55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0927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0119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E807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3A6E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28733F52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7F2E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EFEF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7D1D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956C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3FDC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C303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F346051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0F83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038F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7334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6FDD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3F84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9260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0A185E06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FB66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6E7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FCE0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F14D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F6E8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FCC2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6BBF982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BBBD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1C84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DF75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73FB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336C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9431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D6B012F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DF9D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6CB4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14DA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C672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A73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318CB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BEE70C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92EF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B406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694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D11D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36C6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1B375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5210D903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8B9D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E2E2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D0E6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E011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BFB3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1212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7D24D18E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222C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C17B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6739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E275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86EF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55683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1ACAE92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82FF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6036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D885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4709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E5F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21D4D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05A9B13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EDF9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3C78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B01B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E1B6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F232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460FD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1688952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1372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D52F1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3D2D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CACD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098E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721CD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5786C7E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CC1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0B6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Pin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ylvestri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5780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A115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8E37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4AE8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769E781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6D8D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8A8D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2DF1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4F67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09BF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BE696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2534750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2FFA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58D1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1AD4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0558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EF23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FFD4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CBF081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A0DC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F06F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5D9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51E0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CF66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0EA0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2CC922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61D6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35B26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CB35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A12F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7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5495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B8BBD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2F46EE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08AE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CE555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B09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0777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lle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4642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2138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08590FDF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386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3D93B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1891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6383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65FA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72AC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A759F8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29A4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48AF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3763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B62C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8CEE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705C7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EDC188D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5C60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BA98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4755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672C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D426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8957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3056A19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6DD3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295D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A94A0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470D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A33E9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64DE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09516328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199B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39B8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1BEBF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F43C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92C4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54B95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C85790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A8B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6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603EA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111E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7D7E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299B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0421E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009DA4AB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0CC6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7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E2A2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36CD6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32BB4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069B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61DA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1161CCC0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2D7A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765CD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949C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F5A9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094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4FD99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52F126D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88B7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9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BF48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1C3A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ABB60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1B1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2B9DC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1E98A385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813D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9BC0E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0361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7AB0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91EDB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1A661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27069CF7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5D55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1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67B5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79C4A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3A63C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D4675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B73E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4A33557F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0889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5196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BF9EE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FE8D1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36D19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D236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5E145E" w:rsidRPr="005E145E" w14:paraId="76BF04EF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3BC62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3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ECDDF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CEC8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5C8A3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F0A54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C0EC2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E145E" w:rsidRPr="005E145E" w14:paraId="365D4444" w14:textId="77777777" w:rsidTr="005E145E">
        <w:trPr>
          <w:trHeight w:val="29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D4A93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2A5B7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C6627" w14:textId="77777777" w:rsidR="005E145E" w:rsidRPr="005E145E" w:rsidRDefault="005E145E" w:rsidP="005E145E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7A5A2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fou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A0BEC" w14:textId="77777777" w:rsidR="005E145E" w:rsidRPr="005E145E" w:rsidRDefault="005E145E" w:rsidP="005E14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ad ste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82EEF" w14:textId="77777777" w:rsidR="005E145E" w:rsidRPr="005E145E" w:rsidRDefault="005E145E" w:rsidP="005E145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E14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</w:tbl>
    <w:p w14:paraId="6D8EC87F" w14:textId="52C2D155" w:rsidR="005E145E" w:rsidRDefault="005E145E">
      <w:pPr>
        <w:rPr>
          <w:b/>
        </w:rPr>
      </w:pPr>
      <w:r>
        <w:rPr>
          <w:b/>
        </w:rPr>
        <w:br w:type="page"/>
      </w:r>
    </w:p>
    <w:p w14:paraId="16E59601" w14:textId="24AEC1E8" w:rsidR="00832075" w:rsidRDefault="00832075">
      <w:pPr>
        <w:rPr>
          <w:b/>
        </w:rPr>
      </w:pPr>
      <w:r>
        <w:rPr>
          <w:b/>
        </w:rPr>
        <w:t>Annex 3. Number of understorey stems &gt;1 cm diameter for each 10x10 m plot, 1968</w:t>
      </w:r>
    </w:p>
    <w:tbl>
      <w:tblPr>
        <w:tblW w:w="9245" w:type="dxa"/>
        <w:tblLook w:val="04A0" w:firstRow="1" w:lastRow="0" w:firstColumn="1" w:lastColumn="0" w:noHBand="0" w:noVBand="1"/>
      </w:tblPr>
      <w:tblGrid>
        <w:gridCol w:w="1036"/>
        <w:gridCol w:w="1096"/>
        <w:gridCol w:w="2276"/>
        <w:gridCol w:w="943"/>
        <w:gridCol w:w="909"/>
        <w:gridCol w:w="995"/>
        <w:gridCol w:w="995"/>
        <w:gridCol w:w="995"/>
      </w:tblGrid>
      <w:tr w:rsidR="00832075" w:rsidRPr="00832075" w14:paraId="487E8DE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0DB1D" w14:textId="77777777" w:rsidR="00832075" w:rsidRDefault="00832075" w:rsidP="0083207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7244AD21" w14:textId="1DC5B296" w:rsidR="00832075" w:rsidRPr="00832075" w:rsidRDefault="00832075" w:rsidP="0083207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2C280" w14:textId="77777777" w:rsidR="00832075" w:rsidRPr="00832075" w:rsidRDefault="00832075" w:rsidP="0083207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C778D" w14:textId="77777777" w:rsidR="00832075" w:rsidRPr="00832075" w:rsidRDefault="00832075" w:rsidP="0083207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3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327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umber of stems in each size class</w:t>
            </w:r>
          </w:p>
        </w:tc>
      </w:tr>
      <w:tr w:rsidR="00832075" w:rsidRPr="00832075" w14:paraId="3166273D" w14:textId="77777777" w:rsidTr="00832075">
        <w:trPr>
          <w:trHeight w:val="26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7A22D" w14:textId="4946651F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x20 m section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7376" w14:textId="3FC446F9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x10 m plot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B4AE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5ACB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lass 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F49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lass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625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lass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F3CB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lass3 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95B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lass4</w:t>
            </w:r>
          </w:p>
        </w:tc>
      </w:tr>
      <w:tr w:rsidR="00832075" w:rsidRPr="00832075" w14:paraId="148572C3" w14:textId="77777777" w:rsidTr="00832075">
        <w:trPr>
          <w:trHeight w:val="51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FC2E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926D1B" w14:textId="77777777" w:rsidR="00832075" w:rsidRPr="00832075" w:rsidRDefault="00832075" w:rsidP="0083207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7059C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1968 records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31379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-2 cm diam.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2F090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2.1-5 cm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iam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79411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.1-10 cm diam.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C294A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0.1-15 cm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iam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CE9D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&gt;15 cm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iam</w:t>
            </w:r>
            <w:proofErr w:type="spellEnd"/>
          </w:p>
        </w:tc>
      </w:tr>
      <w:tr w:rsidR="00832075" w:rsidRPr="00832075" w14:paraId="43746C7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0714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7048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6081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1FC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43AA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B70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07D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56D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45362F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1874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F0F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171A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194F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BE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217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01F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41D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ABB46C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A3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35BF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BCE2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63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E05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022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5F0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FEB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BCB43D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704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612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074F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364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2DF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71C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6C9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2F34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B4FC57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60AD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A80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E16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6D9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B92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6FC7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F76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1E7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91B28A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6CDE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509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2C3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DD6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190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DD0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D8D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F94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7C2CD8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3556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015D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41AD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5F2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827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5B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915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C4D6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0C3B6B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45F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63F7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C7FD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0E7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F9F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A7F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6B2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DA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186E18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474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F6DB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FFB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EC7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190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AEF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645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625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B6F14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7A9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0A7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21D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56D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4BA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A63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035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FF0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D170BD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39B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0208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0EC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D78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7C91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B47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C73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B01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7869F3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D15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B37B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5F1E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sp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?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EE7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950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4002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589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688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A14BBB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6432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B81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C330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F77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0AF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1C6C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CE2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7C2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DFA727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13A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0AC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7FF8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3A0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B18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5B8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719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F13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37A179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57D5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765F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EFD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4C3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0D3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90A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12D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7C4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608BD1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804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CAEC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9718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4A6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081F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735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A709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F30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598F7C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9F2E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8EE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72E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D2A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B19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C9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045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F56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2D48F7B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583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CDE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42D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326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C81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084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093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130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135123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414E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1B6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15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D172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CF3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79C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BB1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7E4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198D02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921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26A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C2D8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C3B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486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A9FE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5EC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A3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56E04F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721B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6564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9D7D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9FC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B645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5C6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AAA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DF2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</w:tr>
      <w:tr w:rsidR="00832075" w:rsidRPr="00832075" w14:paraId="38E5DAE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288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AA68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2C9F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A71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F8F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61F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487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EBAE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BF662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AE0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DA4C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7361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2FB6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474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67AF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8ED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129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4E543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33A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0F0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C0B3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7BF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824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1AB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87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93E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CA01A0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28F7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7746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133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22A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5DF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D5A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8D6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86D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3CB4E0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3944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B31F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7CA7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ED7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F14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391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405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961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70074E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187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16B3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B2E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7E8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0E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9A3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403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3D1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21F45D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68C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E8B1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ACC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5CC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653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C51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0C5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055F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7C657A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62F4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094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0827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nknow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926F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76F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593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C23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A09C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E0C8D0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CC6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8D4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016A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1BA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2B1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080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041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6EA0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F52C9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BC6E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B23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14E4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537B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812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6CEF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DC66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1F3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10BE44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B3BB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DFC0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A3C4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788A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210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9D5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1B6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B1F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B95E01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21AF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14A2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76F1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DE8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3B4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9C0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BDD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A5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2BAAF5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20AB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2428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47D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363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C8A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288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329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DD3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9709B2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600B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5367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7DE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5A1E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20B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286E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F165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955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3DCB0B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E635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F7D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0E67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63F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AC9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59C9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633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87C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83731A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42D8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68B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317D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767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C41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3E1C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A81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1AB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A419C9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88F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197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601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C8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D29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D31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3F6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DB2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891539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1548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57D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35D9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A33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5B2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C49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C11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76D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C99C69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FA25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3B41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040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DC1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3D5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1ADB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244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BE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5E11DF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3BBC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6F0D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17E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143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B66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65B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77D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8AF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7176EA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822A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5BC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E19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A9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36A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921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0B0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41A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232E6C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D55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7F06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EDE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8DCB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7D2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B6A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0CCC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C84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9B352A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D464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ECD2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1B24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033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668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20C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A7E1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4CF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68CB8C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63F8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F479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9BB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i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ABE9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75E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E10F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72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9B1F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94CCAB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99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8739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73C7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6E4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777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30F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0FB6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90A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8DA1D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9F68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41C8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6F4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112C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A55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EB29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6FC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E3E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65BBA6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6FAD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1F15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5157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43A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0B3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2C6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ACC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41D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68323E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ABD9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7F7D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CA0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903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E97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0540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24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EE1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5666F4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507C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8DD6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2660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D9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DD9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555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DE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F44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BAE0EE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6DEC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CC9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DBF0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rn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590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25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76C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D15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DD4E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90A7F7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F15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B537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D849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5AEC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F4B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0CD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541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294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7DD445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94E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097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FF9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9265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0BE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B3D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16C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296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A4CD09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3B0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A576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81F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5A3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A50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B8A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535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D3B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AA863B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BC39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C612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836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orse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estn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AB58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1F2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898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110B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A7C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66EEB7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53A2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463C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578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D0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01B1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CA0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A59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0050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E909B1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CE8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2A11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B0C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F21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D19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EB8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21A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36E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BC5EB0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BBD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A90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F390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CA6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B24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107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3B60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B2F6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1BA53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6C51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2B5F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C166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369E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33EA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858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B8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BC18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EA9D63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F0F8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32C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0CF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536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2F2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6E3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8F3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57A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0AF670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B178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1737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D67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B5A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C7F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34A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D01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CCC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1FF52C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FA4A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D388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E1E9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12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AA4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888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FC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C7C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9416D6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8498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8BB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245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2E6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8B26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091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CA5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C4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899E14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DBC9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9AA7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DE34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44C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BDF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05F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A4A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9FF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BEE3C4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530D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C18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164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4820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E49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0FF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90B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8E2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7E330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A376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F6D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A0F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95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47F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98A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FA3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FB2E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88163E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8BD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708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04E5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rn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B96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818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800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3B7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CF5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FE02AC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3A0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835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D8A2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A66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085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6F87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70C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977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E5280A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54A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01A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B3BC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0FB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EEE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CF9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B77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926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0B343B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E549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21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088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ADD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A3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6171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126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61F8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43DFBE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8FE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736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7B40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330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516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60A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B77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385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B5CBD6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488E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4FF8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BB05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7D7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5C0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7925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504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752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C77BA8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B983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BA13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3B08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7780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416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F9A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4A6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66F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71748B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BAEA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8F0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8731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62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0CD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3488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DB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EA9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8CDA59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E897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CC8E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395D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735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235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AA5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C7B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4AC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145CF6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5EAA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87C0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B3D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2E8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E27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253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9A2A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1C3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A3597A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199D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7087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D5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8742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BF1A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166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94BB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A0F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4859AD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F20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FB7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57BF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103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F7A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F3CE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198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84ED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3DDFC8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148C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1AFA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C0D0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BC4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A5D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277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909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CD46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76F590B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D20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76E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4F80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C1D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691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7B4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E17F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944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EF77A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D10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900C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F68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7A8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329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1D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5732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19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79D44D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DB8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4472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978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888A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035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8DC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58B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336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05146F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76D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8A50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FC3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B9F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BEA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E19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796B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7F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67D64C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C084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A5D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3AB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6F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245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71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CFE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7D97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AC12AB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0A80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BA8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0B68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7E2A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F6A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BD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EC5B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6E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3FB171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18AA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1C58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456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E30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157F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786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BEC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422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298927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73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1A8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7B4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FF7E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6AC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ADB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C9D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B83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2C1CD2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6A36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6D8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C37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EF0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CF3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A0A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73B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3222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03A3EC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7C6E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66A2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42D8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313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944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012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00D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2E1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570188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769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54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FB0D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2B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40A0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1CA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417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639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8B8087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AEF8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F61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5C24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AEE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43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CB4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618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32D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DB7394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A841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9662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0C8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C30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DE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6B1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91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5ABA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04CC69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D2C3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C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50D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35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741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DC9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52A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84FB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5FB7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A98719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C72B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C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8BB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3927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86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EF6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427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B39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DB1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0A7906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007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C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38D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8496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F9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4BB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203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B31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2F46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1FB34E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A95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70BA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7775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909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D0A6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E3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687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5D8C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D1C088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8275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A877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B633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A8C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D87C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FB2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EB2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241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3E9608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1374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29D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571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CB8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CC98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C38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A0F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124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048290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9FA3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190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86EF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557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190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83B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EAD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7D5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4A9F66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B1B8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CF5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23C3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CE4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C5F8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A03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730E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D0C3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E8B14D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E297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19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F1B4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0B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1FC0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EED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C96A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CBA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9A6D5F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C315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D7BF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AB19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CB4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56F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5335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F7DE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EC7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D7D49F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AD48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8CF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52C3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35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B6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29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3F3B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49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627D2C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B576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4FF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D19C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38A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B2BE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07D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231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7F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89A59C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DD1D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9069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FB47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BF82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D6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C4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B63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FB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BBCE5C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2F36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13EB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ED89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7C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2F4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B25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E68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426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86807B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8E74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D67B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162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C57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6D4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2A4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65F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B05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F7C62F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D952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0F66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9AE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54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D2F2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66D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4E7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28F3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D2FDEB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C9D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55B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4936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7D3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69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C97F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E9AF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C1D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</w:tr>
      <w:tr w:rsidR="00832075" w:rsidRPr="00832075" w14:paraId="15A9FE2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265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F6D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AD02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F31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8E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76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6A42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53F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4</w:t>
            </w:r>
          </w:p>
        </w:tc>
      </w:tr>
      <w:tr w:rsidR="00832075" w:rsidRPr="00832075" w14:paraId="7469A32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728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07C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B38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5C2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6C0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CDCB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CF50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2155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B32B4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566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94B8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454F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C3B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72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356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22B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149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0A076A6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F601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709E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4042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094E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D2C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40C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535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B3E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84FA2C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9430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D9FC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6E0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E33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16F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8ED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BE5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95F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2003DB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3E7E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3A9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D5E7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EBE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F93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789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4CB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1E5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24C35C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BD75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1F4B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6A3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E1D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DEE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79F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09E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574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AB2D03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89BF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3354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0D9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736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997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5EC4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720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61F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52DA70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A2C7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989D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982B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8E4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40DE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71A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361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888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7E49633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CC58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1AE2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38C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2AC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54A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E60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176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5C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2BE351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107C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694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5149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40D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2FB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17D2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BDB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01A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C80475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6CA9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778B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E1D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E6E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4E1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1A86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6E0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8CA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7605E1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CCE8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D1F8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EBD1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895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DD5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940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E3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E54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607289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616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1F7B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A13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FFF0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671F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F48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E52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416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67A42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DD6D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6EA3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4152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D26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D37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860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B8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E0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38370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2386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A8A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E1AB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4A99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AD3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197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D1C0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808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E6394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3DC9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246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C43B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D8F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436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3B2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3E3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878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01FE81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061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911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0A8D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94C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84D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945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2B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D5DB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FC8A9E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80C0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1650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E394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rn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93BC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818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DCE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B52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6B1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3FD6A8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AB42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DD63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0EA7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F4D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C9D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33C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DDB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51E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497A88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DA8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3F59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20D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E92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FF3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9CF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D8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77A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3BBF5A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83C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A7ED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1119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BAD2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DD9C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6F4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EC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493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068199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C044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CCDE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3833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D91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9130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C77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ED5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0A1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39EF8D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A151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C4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9F46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0F8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5F5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FCD0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897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3D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1626D5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DDB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A48D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9FB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BCA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8B7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758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92E0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722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CB6907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8DC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367B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EA84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9981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D43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2D9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545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7961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656589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09BA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FB2D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C371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A89E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867C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35F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DCDC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D05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23CFA5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1BFD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A32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110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039E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B16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B0D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1DA9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BAC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0D6C14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C8EC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E6AD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4BDC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22E3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334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CCB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410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0B18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CA8A13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E1E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D5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D527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246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576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8AC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764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05A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0ED9D3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DE2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2281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98C9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375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207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573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010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A500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6E6994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65F4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184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E4F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6D7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00E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44FC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5ED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977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A60122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2A7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8BB1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D861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E17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52F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B195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8C7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C19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D2FACB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616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431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79D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7E6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29B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7903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4DD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389F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722C22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255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4D83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88F2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9843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22E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0CD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150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03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2D9ABC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ED19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A96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C52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282E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49BF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FB6C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3FA0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19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3E2F67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FCF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001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85FE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3DF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724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1EC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547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789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722C12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66D4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B17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359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9D1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F6E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2DA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B5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71F2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06F564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8F8F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408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9325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E07E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30F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5CD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DB8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FF1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33DCDA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E630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9A69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988D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25A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01A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D7EF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CD4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295E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EB188D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780D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6BE0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3F68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605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71C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554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517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0F2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7CA60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C0F0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A49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818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920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D63B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769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18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5B1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09D420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A8F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8679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C40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4B8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E07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302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081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1F4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F3A15B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A6E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925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0D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476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777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2BD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1F2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055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E947DD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FC39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EE42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3686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976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353E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7A5F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763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D87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FB8899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D28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85CB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9A8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6B6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442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57B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C4E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9060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132381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434C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9DA4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8F9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B51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BC50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87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219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6D4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7FA345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C5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4A3E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1E2D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9065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5DB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677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666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2E5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D931A8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5F51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97D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13C4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2C7A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283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EB3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C30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C84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767D24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CAD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835B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1DE2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4B0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6BD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20B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4D3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B5C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17422A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A770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485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94B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F94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E6D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ECD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E7CE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9FD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FE275E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1D1E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E9F0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8938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0B22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E81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D24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6C99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F4B2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9F3E18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1DFE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6A71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C3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CA4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F249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AF3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2BFE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930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5E8105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0CD9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B0A5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9980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B3E1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A76A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71D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6E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1F3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A831A2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841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7998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9CA9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F3C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78B9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3E5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7FC5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B9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5B990D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04D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0515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E30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F6B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C3B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BF3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4F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67F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BE8F28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6DB2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3415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E60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B1D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3D6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38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B2C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2D1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1A1E9E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C310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2B9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144A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4290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650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DF4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FA4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448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5ADF11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7DB1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47A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5FD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FDE2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881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483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0AE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9A5E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428F80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71A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773C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2839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E5A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E07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02C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8E5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ACB5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4E2707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0937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705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AC43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737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693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845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706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1E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11C0AA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1BA6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909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0B4C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4ED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B1B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B17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0A4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49DF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E544A9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19C4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55A6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A54D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55A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C0D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155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3A7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E8D0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54348B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E338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CD1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7A8A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E1B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BBC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BE20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0AB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72F6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2575D6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A09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B25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F58D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F47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8AA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E92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9EE2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173E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5F1FD4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5EF2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4D6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5A3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03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60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6F8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B58B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6AC7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A4DC18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DAC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1886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B32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204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351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B6E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86D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51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A00A73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5967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AC90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DB01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900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422E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C0F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5A6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E85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B5E063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D138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3BED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D4E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072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1E6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BC6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F91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4A3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03BC56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1CE6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88F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A777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4CA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376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259E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12B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E82C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D2A1A6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0508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E95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461A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33A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FA4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C87F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AD0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C1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1CFDF3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4C5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198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0B58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1A3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24D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496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0960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7DC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3AD83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3739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702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FE5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88A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D9A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9E3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504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9DC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45325C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565D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1857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BFE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4F2E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7D2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1E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577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785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5DE782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D86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59CC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D568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CCA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324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724A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61A3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7DDA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4F9ED2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440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20AD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5EB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A772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F4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22F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7D0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C40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44202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B2BD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E701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DB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E53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7F5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540A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E13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803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12EED6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194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FD02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06D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rn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7A7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DB7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5059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E9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1E7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0352D8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5E52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3E79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A74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384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6225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0EE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BE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68D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5D9F5A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19CF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F9DA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FD50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D35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EF1C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ED3C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F94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420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30FF4A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25B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417B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FBE4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rn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34CA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FCE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E5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D68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F73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EE7360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991B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72A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874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1FE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D8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947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AFA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48C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41B2E1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02B5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C8E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371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E30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C5E5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BFE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DDE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6CE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A443A6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4AD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5E2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C75D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190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D6F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F12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7A0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4992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C52E69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1FF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829B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3F6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30F8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818F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1C0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EE3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FB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596FDA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4B41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185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8CC2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CA2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80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962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53A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E4E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AA1BD6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EEBE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DDCA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FE2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40D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09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646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9706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CC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898492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D16E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566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A25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23EF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693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EF6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57C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AAF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9B71C9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B680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204D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FBBF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9C3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38A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E46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9EC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112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1DBB8B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17F6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0D6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B146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B97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F03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8E0B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07A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98E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678EFB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A0FE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1A4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77A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9BC5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B66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E7AC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8D0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F1E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7DAF40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1379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E7C4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2F3F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5C60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A29E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70B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0A2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934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35600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1AB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2D0B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E1E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E3D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DDE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8E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BF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F9FE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9FC251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24FA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6825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3888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917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EEB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90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A69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D68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7B1F1B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808D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364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4A89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3D4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2E5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A3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B810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2A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EDFB25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2C6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7D93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535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48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4C1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7D0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2303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0AE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E54470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A40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74B2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9F2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C83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37B5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0DE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4134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3FF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DBCD59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4C02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C5E9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09E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668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0C0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8B5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358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50D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F8E4E8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BCC9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48DB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D0BD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CB4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8B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24A9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563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424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9DFC90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6CD1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682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B349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D16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7C04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7370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626C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BC0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628E1E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F637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78AD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761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14B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1D05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2BE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EC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7B1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2C68DF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EB4B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7452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4C0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368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AAD7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D9D8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0073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F9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7A966D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03EE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E4E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C9E2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D14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742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EA5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373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CAD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90DE8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ACF8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9035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2773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3C1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D0E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D1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E612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1AF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592DC5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693E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3CB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905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BBD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72B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8D1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B3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03D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668793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BD4D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110D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03F6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C51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86B8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262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D38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C2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136908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F8B4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FCB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4DF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362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53AE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09F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F3D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E163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D5D0AA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3310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CDD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15FF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BF7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A6D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577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4F74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2D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4B476FF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EE56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DC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FE9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EE3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887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DA5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C83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B7A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A5BA3A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F25C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9355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FE9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421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C8E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D81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67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04A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36E4C2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335F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9D9A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F0FB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9CC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7A9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E06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9083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E16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BD73D7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B58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51C9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68D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EB8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E41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2D1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09C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E755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832075" w:rsidRPr="00832075" w14:paraId="5D5C0E2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D583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F18D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8D38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80A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5B8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217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A0E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876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E5855A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824E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D26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F8D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02F2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D77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814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040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A3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8B4AA8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A2F1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A6A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0177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0D0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809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19A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D8C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457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6120E6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E70F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11DA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B93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3EA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65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5D5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7227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BB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AACFCE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FEA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8C8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16E5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261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16BE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5BB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714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CC0C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E57C78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EAC2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FB2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9300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3A15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1F7C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C41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6FB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C1E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BC9E0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DC1D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2E38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F53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2EF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63E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B7F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8FF9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132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2E5DCB2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6AF4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E4C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7B1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7505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0EB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A74C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F83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643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3443C3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7C2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FDD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145D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BE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7BD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0B73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2AE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1AAD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53717C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08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D67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F89A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A6C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B1B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282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55A9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1091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76A56FE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7949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B5AC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5CDB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2E9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A7C4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DEB8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1AE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C71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4243AB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3BD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4E3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733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D9B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04A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73D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D2C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6A2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CD7BDA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DB69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30C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5C9B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824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4BD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3B93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58A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17B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F9E14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3F2C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J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5BC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A66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987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F4B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33E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286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7E2F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04240A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8E0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J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97A9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090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FA2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7B4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CF7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837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41A5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7C13E1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765D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9D54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7A9D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A39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457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053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4C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100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985566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755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731C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EBAB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E340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EF5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039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FD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0A3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AAB586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0854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7040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1B8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4AB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B49F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0235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9F3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4A5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AD71E1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B79E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070E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7390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3EB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226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D6C6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7C7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A8FB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849CCA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A395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8D8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42BB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F09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9539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7F9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DDC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4E5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C78137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D684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55EE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797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43D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0877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904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AAF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A59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2BB036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F63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438F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1E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901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A90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1BD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A8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0CB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8F1A2F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E587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4A31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1D61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E17C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3F4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C5B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FEA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430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ECEE59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5737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434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079E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119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3C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419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6662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9D6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5912B9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B047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7E41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EE1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AE6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9C5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828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E84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D519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909C08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2DA4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C06F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42EA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F5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401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9E4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00B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0D3C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088426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BD4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8D4F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DD34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022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C76E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9A8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1B0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D4D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FCBF12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746B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2007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222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050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283F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C58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401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588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7B9799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F61E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C85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40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305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897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097C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D3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33A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E1F3D2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AA17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07B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D510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A80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8BA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9E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4F7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BC9F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C5E25D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8EA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FED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B87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04A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77D2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22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1E0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0F1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99CF80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EC0B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2E50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8DCC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B01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1CC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841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6F12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E31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960309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41C9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9332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C53C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605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74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5C1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AFE1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181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316F49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49E4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884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6542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752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B6B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D5F3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F6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F5E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E91F3E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1E8C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AC1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3F5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53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B42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CEB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638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F47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72E39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7EB4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B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A836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0A4A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922B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47E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750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1F4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60B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1ED4A0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402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3A3E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4E62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E24A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12D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4E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DB1A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44CA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832075" w:rsidRPr="00832075" w14:paraId="34C0760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CF0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27EA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128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A58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EA5A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6255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3C9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9E19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FE6A7E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D0DD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7B6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274A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2A83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C86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9DC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B6D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880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41102A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52A6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997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A66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EC6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F98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2D0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492F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618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B0042C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F864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F21D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128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A39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89B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6E6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A15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D96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1B0061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E4D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B30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06A7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1AB3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1BE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297C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5EB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9C7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9A1EC3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53EF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DA1E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93E1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0A9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A5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B1D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E6DB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490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745D39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FEB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A481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C9C3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16E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393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7DC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088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3CF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39592A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3D87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35F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347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F2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BD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09F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262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D0B4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C5C8D0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7186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0398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BD1A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7A7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B05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CAA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CF2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F7FF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5F910C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B3A2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1F6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B35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B40E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5B2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B48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2B0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803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B3FB3A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54D7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9269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6B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09F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435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805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227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EE6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B0EC5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BD5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2B75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FC88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C2F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2F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F3E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DDE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A24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A33613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677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828A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CF60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00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BF0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2A5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DE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4B3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F34385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4686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6C5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62A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183F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0CAF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721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0C9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CCC3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E95B5F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26F4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47CA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F7F9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EAB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9F0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B3B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7C49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D196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F199F8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22A9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860E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A88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32A5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B06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407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CE4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91E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9C7C45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95BE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680C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8564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283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EE8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1130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2DD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537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DE3E53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5364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FD30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F84D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809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EC1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9D7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941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805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7E8AD64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D03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10A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D7F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AAB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B25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5CB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675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D6F1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FA6066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C8D8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F805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B57D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52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CAE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8AD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0F69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03B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2949D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1D0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F5C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DA58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3D0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3DC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83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0D8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40B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00AD40C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CD5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75C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EE7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F1B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BFE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A00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198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463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0FC498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A7F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5210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0FB2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09F5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D12F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E33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E5D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7FC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832075" w:rsidRPr="00832075" w14:paraId="5B3862B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DB66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73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7D1A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2A6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F25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FCA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90A5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69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666C9C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128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045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848C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DA48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CFD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0FF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7F05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CB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C00859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86BC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B94D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B18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CAA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03D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8F19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875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FA6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13C242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2554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DCFE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D54E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7A5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8D2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019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CA8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DFF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10612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4F38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F03F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8F67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459A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FF90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1D64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BC2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103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16D939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AECB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88F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E25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C8BB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854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ACF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AB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B04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372B8E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2FD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3C4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897E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7B5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FD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4F2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1F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6E8E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E63CBD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BF92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1ACA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93C9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46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E6B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B205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4ADA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5D5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506BE7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F3E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0218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281E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D15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86F7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8FF4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6E30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F290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BC2A9E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51CB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C6C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D165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FC8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F75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CCA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1345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2982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D6A98B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D48E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1B5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DFB6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32F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490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EE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356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DF5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5A2B95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E16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4B04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B1E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2BA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DC6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6D8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93AD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263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A62A4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D273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5E59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664D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77DC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0DD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CCB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E9C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E6E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291F09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14DF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A05C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D9C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343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5D7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1167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CA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C89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31AFB3F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80D9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E95A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EFC7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7EC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79A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D50B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DCE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E445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DA639F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7CA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BB3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6831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FCB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B40F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7E0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9A53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507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8D70DD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B3C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498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0D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377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E12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DB1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D4CB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49C9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9CB43C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BB10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40A6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0D5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C61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2F2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2C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C94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EE8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458CEF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304D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CF7F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13BA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A8B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639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8CB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16A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958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12969E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926B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FD2F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C167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655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BB5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FFE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48C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A7D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003689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F9C9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6AA5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0A31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D96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3463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AB5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4CE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C69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841149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0EF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A4E5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D58B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16C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2B2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A94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8F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EE2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9185E3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EDCE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EA9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C68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1122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D13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4C2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375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271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8A24E4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385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59C6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DEEB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CA1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BDB3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554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DE6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FBE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E8680B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0E58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19A9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4A8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DB3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2F9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A1C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B2B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19A3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283469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561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2BD3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2AE7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CEF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608F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1D2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3C6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6B2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300B3E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6D69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3DF6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E969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3D15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37A3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12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1AC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849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3A65AC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2E0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CE16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F189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EFD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E238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527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16A2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134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DAE1C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46ED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BED1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368C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7FA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6C5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24F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C4C1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051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4A2B00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32C5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8B1D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A6FD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1B84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6D9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D7A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B720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1E1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F1BD33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7E71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4D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1238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8B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A8B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878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0B8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3C22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16B310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2D3A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E6C0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2675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41E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276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73D2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1C9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0BA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CA6500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4C33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10D2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1C57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23B1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152F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8D2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913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609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ED43CC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8298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E00D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78B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C11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ACF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57B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0918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BDDA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6DA503E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D16C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D03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7A4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F61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D109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36D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981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BFC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25B1D6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545F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A27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987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489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B2D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261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E19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9E8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E6A9D5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3D1C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4C06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6E1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005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6785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482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88F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B27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75792A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33B9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1A8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328E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5BFF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19B6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48F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B62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E0F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2ED65A9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0EE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5A2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7C4D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825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242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813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4C7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A89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9D04C1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D2A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B586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A6DC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37F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33C3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AF5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008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A64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C10183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4AD6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D437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768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C2A0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414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325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09A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00AE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5D4937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DC1F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6B4E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63C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E65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CD3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938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22E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892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85F254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AA84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A5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A2BB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AF5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AEA4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B822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C3D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A67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35092B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71F2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280F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987B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8ACC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A4A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AFC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F69C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9E6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B68CA2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815D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AEA3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372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572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5FC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0D0E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5E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7BA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109B73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F2C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EB28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F2B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3DC4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682A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F52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63E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A7F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9FE1D4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602B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3AC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3720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9B3C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2DF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784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C95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138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C40B69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BF0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D42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2CC7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AD4F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8B22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6E1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E5D8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716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5C475E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A90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FEAE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3EB4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5B5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608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2CF9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50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8190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311AC0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D369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497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99B4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60D6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D959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FB1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541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7C58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83F96F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16D2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608A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6B61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3D4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433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5A4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B5A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AC2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6A61D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E92F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9BBE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AEF3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66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B0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82E8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CA5E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CB7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6744D8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7C93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E727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8DC0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E9C6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26E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A3F0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18A2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E99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3C85A1D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DD43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3C62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4D30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FA0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2F3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7C0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EFC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37E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4660D9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ECDF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01ED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B510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70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45D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206B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222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0136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FDE499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4679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80BB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633F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34A7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C8D9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1F7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3B70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1B79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A39E06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934B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81F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42FD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94C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7A2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143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8A81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584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1E62AB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5D9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B035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CCA8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231F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304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A330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5A3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3238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1CF2992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164F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AC0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7E2D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7159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361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A6E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FFF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BBC2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F8A662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A9F5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02D5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74C4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6F1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4388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33B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FD48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9AE2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B5999C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E68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15BE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064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o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293D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F49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684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037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ABE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CD766C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CD20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1BDC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B7B0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BA3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6897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39B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DDD7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5388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112748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5C7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5D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CC03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7D0C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57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88D6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694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B965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4FB021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CFD0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34F1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E91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7960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27D6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0C3F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B7AE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6E0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059E817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C1B2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B599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A258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E235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F0AD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F972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74E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1A9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816E38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9879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2E7F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9FF9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E3BC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86D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42B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D4CE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B71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D3891B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3876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DB68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069E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ABAD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EF6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2BED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048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8DD8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45E382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9E58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6542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7A1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DE20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57A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B2D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E9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F18F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0F9490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D7B1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75D3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10F7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ABF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5C82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C12A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562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162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BAEA65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DF4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A38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B1BA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8E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8DF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4A6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753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532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0E2E4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176D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9A29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EB45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9971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648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C81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3B85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4D86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50E6D2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245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8DD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56E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0F2A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597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7383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49E3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5ECE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8615EB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E481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0427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1C9C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6EA9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2F3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0FCB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B8CC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4DD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74C68C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AB0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D4B3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B59B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EA2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CE37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0359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57D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DBE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9BC89D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72A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6909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68FC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5CC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7F91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B36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0FC7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2AFB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BD0B1E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13FC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83EA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8A7F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1A9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E87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C9D5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D95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6BF9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AF2D21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712D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B777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3A9B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37B7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493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FAE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6F7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141B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FE849F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2703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6F6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AD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46F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C4FC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E40D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9677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437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C60377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B9AD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131A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BC3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305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9FF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9C0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FCC4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CB8F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5EFFD58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CAD5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3C09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0721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4D0C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9B9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AF6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F8DB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C27C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7FF6C4D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EEDF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DB5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B9FA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8C9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B62F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1B6B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A671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A49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70EA4D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953D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2A86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AD2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36A3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D960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1FF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D49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61D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AF2AE5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677C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E56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FB53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88C6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FEB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C4FC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5D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FC98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555D9AF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DE5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A283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5BA0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F1FB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FD87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111A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FBA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9BB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E40B3B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CEC9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DF4F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A73F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021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CFE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799F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AC3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C31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A0F457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B263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597F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3E15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8447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625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8BEA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6B4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410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7BE50C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795B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7073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B8C6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5848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A5C0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A483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82F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9B91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91F88D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E406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B1C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86E9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76E2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972B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3625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0D84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533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368701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274A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D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219D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6FC0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FF3D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B0BC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078E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A65E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DC5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4E1862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FDE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0089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86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D940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505A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665C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A7CA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CB6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A42DC1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3FDC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ME 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87F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B21C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BF1D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891A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88C6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E67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26D9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3EA63B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2854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082C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537A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3C53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1FC3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5A20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5842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B294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2C93BC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0AA7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9680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8E6F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0F5A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C1D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E9C7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5B03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5004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F87F12B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F95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797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CC4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28C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B63E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437F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498A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5F1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FA0B1D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BCE5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7E9F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8C84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85A8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EE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0B9E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7B6F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4085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633C4D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925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3FCC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51F7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58CB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463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1A55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B3F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4D31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EE3F051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36CF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8C33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5A2E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7E31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0D64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86C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72DC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33F6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FE6FBF0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7191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B1E2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106A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F76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4510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55F0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A343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7BE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8C99987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C35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CA16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7E4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5C97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E67D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38BE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A4DF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D058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2D6F266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C48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866C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CEA44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40F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3BDC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154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B94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DF39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BF101D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E074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9E89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BB7E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9E4D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DDFF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6770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10F0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A497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CD44B03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17ED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C964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D681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F66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F465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AD68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46E6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C473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E900FD8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EA9F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BA74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CFEE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B88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868B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5E9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FB0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FA6D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A388C6C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CC2F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11E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C165A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24C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5ABA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791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473F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1FDF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7E2C08B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0051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F44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3CED9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3277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E92E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717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7F4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F72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32075" w:rsidRPr="00832075" w14:paraId="153AD334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6D1D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DB11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0E81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E2D3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B924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71DD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5A21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E979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585ECF6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526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B16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ABBB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00A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FDE1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7C1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C8DA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2A27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38A4364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749AE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278F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6A28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4C0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D304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E00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FC2D6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278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4BC137D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36C2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9FC7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8818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E1FBD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46D9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E7668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1412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E73E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236850A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8F60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3FF40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432BB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B3322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57B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9A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C764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2A73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2D876FA9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A74C1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DB25C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03E45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1B56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936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E2B3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CCA1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126B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6C8263D5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361F6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03B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56C2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lix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p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30AD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4429C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C265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80FB4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F516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10F7C79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CE1E8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3611D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17B97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F129E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0B2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B4D4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19DA0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8D95F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32075" w:rsidRPr="00832075" w14:paraId="04BE90CD" w14:textId="77777777" w:rsidTr="00832075">
        <w:trPr>
          <w:trHeight w:val="250"/>
        </w:trPr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8B0F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F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07AB2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FB3A3" w14:textId="77777777" w:rsidR="00832075" w:rsidRPr="00832075" w:rsidRDefault="00832075" w:rsidP="0083207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axinus </w:t>
            </w:r>
            <w:proofErr w:type="spellStart"/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celisor</w:t>
            </w:r>
            <w:proofErr w:type="spellEnd"/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B5E29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844F5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A1A5B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20D77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B8A8A" w14:textId="77777777" w:rsidR="00832075" w:rsidRPr="00832075" w:rsidRDefault="00832075" w:rsidP="008320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3207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</w:tbl>
    <w:p w14:paraId="433B3F99" w14:textId="77777777" w:rsidR="00B16587" w:rsidRDefault="00B16587">
      <w:pPr>
        <w:rPr>
          <w:b/>
        </w:rPr>
      </w:pPr>
    </w:p>
    <w:p w14:paraId="4EB66285" w14:textId="77777777" w:rsidR="00B16587" w:rsidRDefault="00B16587">
      <w:pPr>
        <w:rPr>
          <w:b/>
        </w:rPr>
      </w:pPr>
      <w:r>
        <w:rPr>
          <w:b/>
        </w:rPr>
        <w:br w:type="page"/>
      </w:r>
    </w:p>
    <w:p w14:paraId="68F8E5C1" w14:textId="77777777" w:rsidR="00B16587" w:rsidRDefault="00B16587">
      <w:pPr>
        <w:rPr>
          <w:b/>
        </w:rPr>
        <w:sectPr w:rsidR="00B16587" w:rsidSect="001170D9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E044402" w14:textId="3376A085" w:rsidR="00B16587" w:rsidRDefault="00B16587">
      <w:pPr>
        <w:rPr>
          <w:b/>
        </w:rPr>
      </w:pPr>
      <w:r>
        <w:rPr>
          <w:b/>
        </w:rPr>
        <w:t xml:space="preserve">Annex 5. 2007 Basal Area estimates based on </w:t>
      </w:r>
      <w:proofErr w:type="spellStart"/>
      <w:r>
        <w:rPr>
          <w:b/>
        </w:rPr>
        <w:t>relascope</w:t>
      </w:r>
      <w:proofErr w:type="spellEnd"/>
      <w:r>
        <w:rPr>
          <w:b/>
        </w:rPr>
        <w:t xml:space="preserve"> sweeps from south-east and north-west corners of the plots</w:t>
      </w:r>
    </w:p>
    <w:tbl>
      <w:tblPr>
        <w:tblW w:w="10580" w:type="dxa"/>
        <w:tblLook w:val="04A0" w:firstRow="1" w:lastRow="0" w:firstColumn="1" w:lastColumn="0" w:noHBand="0" w:noVBand="1"/>
      </w:tblPr>
      <w:tblGrid>
        <w:gridCol w:w="900"/>
        <w:gridCol w:w="928"/>
        <w:gridCol w:w="873"/>
        <w:gridCol w:w="972"/>
        <w:gridCol w:w="1629"/>
        <w:gridCol w:w="1006"/>
        <w:gridCol w:w="983"/>
        <w:gridCol w:w="834"/>
        <w:gridCol w:w="1150"/>
        <w:gridCol w:w="1150"/>
        <w:gridCol w:w="1039"/>
      </w:tblGrid>
      <w:tr w:rsidR="00B16587" w:rsidRPr="00B16587" w14:paraId="0D4F41A1" w14:textId="77777777" w:rsidTr="00B16587">
        <w:trPr>
          <w:trHeight w:val="68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D64E8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2007 records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8E3D2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CC9A91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04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529C9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Relascope</w:t>
            </w:r>
            <w:proofErr w:type="spellEnd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tallies for each species; factor 2 used, so combining the totals for the two corners of each plot gives the basal area.</w:t>
            </w:r>
          </w:p>
        </w:tc>
      </w:tr>
      <w:tr w:rsidR="00B16587" w:rsidRPr="00B16587" w14:paraId="55D01B25" w14:textId="77777777" w:rsidTr="00B16587">
        <w:trPr>
          <w:trHeight w:val="75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956401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x20 m section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2A3BC6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x10m plot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440ABA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orner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5C3559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775E83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71B6DB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80E5B9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F9AED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lix spp.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B556A2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C9473C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BEC673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Pinus </w:t>
            </w:r>
            <w:proofErr w:type="spellStart"/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ylvestris</w:t>
            </w:r>
            <w:proofErr w:type="spellEnd"/>
          </w:p>
        </w:tc>
      </w:tr>
      <w:tr w:rsidR="00B16587" w:rsidRPr="00B16587" w14:paraId="2CB68D18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E2D8A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M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CB77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B873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04EC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A3E4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3B61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D156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9E43B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59BE7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AB91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CA9A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14399751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FA87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M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F83EC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4DDB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A550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CB31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ECF5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45A7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ED51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32D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6421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36012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26CBE8DF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EACD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M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84563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A5A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2EAD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7844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B948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CEF7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C1AA0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636F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80045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F1CA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128013FE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18C8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M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9D962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56EA1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1CAD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058D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D717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7E7D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6C1D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7CDB8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BD98B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59132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7E943580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BAF2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M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BF1CB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7C52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40D5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984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2541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1680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F99D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CF49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1177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DB70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5692CED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7028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M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C5D5D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6806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9553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7491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AF77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3F4A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DBE8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2D4E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5A9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54372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02ADBBD0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690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L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1E3DD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F7E5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E760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364C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006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EAFB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863A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341BB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4A6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CE08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0F839F74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AD335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L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57E62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E562F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D281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793C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C430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5585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9C1F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1FBF7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BFC2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58B0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408D8A54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8EE0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L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12915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20BF4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17D4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F434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5407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6826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652B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0C68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DB0F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9DD5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489CBFF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0A10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L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EE562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2B7E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5972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34C5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97E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77DB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DC40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6C48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EED9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CFB8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368378F8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3D5B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L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9E242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9DA97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399D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09AE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4522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1B7F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C001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D098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C50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A8BD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1564D784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48F0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L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087BD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4497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3DC2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0E62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981C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406C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102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78A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1C25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96BAE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039F09DE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CAC9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A559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24EE1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D7D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D459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3C70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96F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81EE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6908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957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6D611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E167337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4C4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C6C2C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EB8EA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8B62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2065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D6C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F7F7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8ED6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7D8EB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95CB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63B1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B0788D0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F013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E54C0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256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5266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FE6C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66A6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D4ED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6118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C35B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4E7F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3198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3BC15D72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890E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C5CDE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36DC9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7C09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525F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E7A5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7BD3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197C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98A9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7552B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B2BF0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540F38DB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AAE4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D187C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13174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2F1E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6FEB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582C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C1C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56B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DBA98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C57E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D87E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2D9C4581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516A7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2F07D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0D3DD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C80B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254C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C2D6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24E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2880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8A99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FD3A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DC5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44B5E6BE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3282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B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16AB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79388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3BA7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492C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00E0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6D05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2D95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7D81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A824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51BB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7E6AF2D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1F30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BK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3F0A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45CF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E190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4454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3170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6432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AF51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8C5C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91287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8A2B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23FE7605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B3EB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2E05B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5DB05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0587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E744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F46E5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F922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257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88E38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4A61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5104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74EEFA96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26BD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BI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F0E24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2D0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351D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7AA8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6D06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57F1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A863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C413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F261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5EA6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5398F773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04607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BI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B45FE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91E1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4BCF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20A5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2EDA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37E1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976E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32C0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CAD2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CB71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5EC349FB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9C78D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I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3EB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7F229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D62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1660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47F9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F4F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650A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AA42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D5C4D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ACF65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5C311310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F86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I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C4A10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200D5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CDF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917E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6230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B7D6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7479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23DE7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D9CC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4AB0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B16587" w:rsidRPr="00B16587" w14:paraId="75132DC6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348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I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C6E69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4B6C5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6A8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7710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88F1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5FB8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F879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291DE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2A07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3565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B16587" w:rsidRPr="00B16587" w14:paraId="51F80C1C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008A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I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8D51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DF3F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8528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2A1F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C5EE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21D4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A510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3A61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8197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064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2A3936FF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6ADC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B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147D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E261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835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7662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7624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3064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B79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522D5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6179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3463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3EC42BA9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FA302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B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D83C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5378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FE4D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A88B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C677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A31E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90D1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7D83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F6E6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C5CE1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711B922B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BB90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70C93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A4FF9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AE4D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AD13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9308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6929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1861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1E9C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29E2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A521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B16587" w:rsidRPr="00B16587" w14:paraId="701D3CF0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371B5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E10C8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6B54D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6335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CB83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422D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9A4E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7924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454C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5816E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32DB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26C2F8D5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7A844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F13E5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AEDD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2D0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3D3F7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783D3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8E80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4A9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FC06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DE3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A4B2E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E63D0D5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0C40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DAA79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9A95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4099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FC56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6114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1EED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3A4D7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7889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F394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5CC0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5987A88A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F7AF1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C20EE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818D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DA36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39D1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D2A1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4351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1F9B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74C2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0917E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A39C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B16587" w:rsidRPr="00B16587" w14:paraId="6DC6C3A5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98BC7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H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41C5F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14280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1081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EB5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077C4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F5EE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9002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72358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3BEA2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53A9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186FB148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C81A1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G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604E1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634A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DFF4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7D54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E20B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0C8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FA781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9E17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C929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163D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B16587" w:rsidRPr="00B16587" w14:paraId="0DEE7428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D4E7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EG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448CF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9EB16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CAC8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42C95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F330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5B11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8A55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CB5FB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E25D1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D8F48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B16587" w:rsidRPr="00B16587" w14:paraId="7E0A83B9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AE27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G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E06EE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CB84B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6FB4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37BB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EAF1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EFBDC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11B4A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09CC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C6A25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0E915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75868DE5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C39C7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DG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184F2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62948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A8240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BBF2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E25E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1EE6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E88C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CF163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55B74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2279E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16587" w:rsidRPr="00B16587" w14:paraId="6791ABD3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E7E8E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G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9EADF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44C52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nw</w:t>
            </w:r>
            <w:proofErr w:type="spellEnd"/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0C16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9520F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DCCA9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1469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EB8F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BDECF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F92AD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ACAC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B16587" w:rsidRPr="00B16587" w14:paraId="4E186FD8" w14:textId="77777777" w:rsidTr="00B16587">
        <w:trPr>
          <w:trHeight w:val="290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9A9B3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CG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01A7D" w14:textId="77777777" w:rsidR="00B16587" w:rsidRPr="00B16587" w:rsidRDefault="00B16587" w:rsidP="00B1658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1658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4D472" w14:textId="77777777" w:rsidR="00B16587" w:rsidRPr="00B16587" w:rsidRDefault="00B16587" w:rsidP="00B1658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se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0B9A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0C4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3F661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6587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F95C6" w14:textId="77777777" w:rsidR="00B16587" w:rsidRPr="00B16587" w:rsidRDefault="00B16587" w:rsidP="00B1658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178B1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FD4C6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2A2C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BD509" w14:textId="77777777" w:rsidR="00B16587" w:rsidRPr="00B16587" w:rsidRDefault="00B16587" w:rsidP="00B1658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</w:tbl>
    <w:p w14:paraId="0E7CA081" w14:textId="2F931C58" w:rsidR="00832075" w:rsidRDefault="00832075">
      <w:pPr>
        <w:rPr>
          <w:b/>
        </w:rPr>
      </w:pPr>
      <w:r>
        <w:rPr>
          <w:b/>
        </w:rPr>
        <w:br w:type="page"/>
      </w:r>
    </w:p>
    <w:p w14:paraId="7DD7038B" w14:textId="77777777" w:rsidR="00B16587" w:rsidRDefault="00B16587">
      <w:pPr>
        <w:rPr>
          <w:b/>
        </w:rPr>
        <w:sectPr w:rsidR="00B16587" w:rsidSect="00B1658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1425F12" w14:textId="7087AE99" w:rsidR="00932345" w:rsidRDefault="00932345" w:rsidP="00F04756">
      <w:pPr>
        <w:spacing w:after="0" w:line="240" w:lineRule="auto"/>
        <w:ind w:left="720" w:hanging="720"/>
        <w:rPr>
          <w:b/>
        </w:rPr>
      </w:pPr>
      <w:r>
        <w:rPr>
          <w:b/>
        </w:rPr>
        <w:t>Annex 6. Location and diameters of trees in the 200m transect.</w:t>
      </w:r>
    </w:p>
    <w:p w14:paraId="20420ECF" w14:textId="77777777" w:rsidR="00932345" w:rsidRDefault="00932345" w:rsidP="00F04756">
      <w:pPr>
        <w:spacing w:after="0" w:line="240" w:lineRule="auto"/>
        <w:ind w:left="720" w:hanging="720"/>
        <w:rPr>
          <w:b/>
        </w:rPr>
      </w:pPr>
    </w:p>
    <w:tbl>
      <w:tblPr>
        <w:tblW w:w="8420" w:type="dxa"/>
        <w:tblLook w:val="04A0" w:firstRow="1" w:lastRow="0" w:firstColumn="1" w:lastColumn="0" w:noHBand="0" w:noVBand="1"/>
      </w:tblPr>
      <w:tblGrid>
        <w:gridCol w:w="2960"/>
        <w:gridCol w:w="1020"/>
        <w:gridCol w:w="1020"/>
        <w:gridCol w:w="2400"/>
        <w:gridCol w:w="1053"/>
      </w:tblGrid>
      <w:tr w:rsidR="00932345" w:rsidRPr="00932345" w14:paraId="20E9B526" w14:textId="77777777" w:rsidTr="00932345">
        <w:trPr>
          <w:trHeight w:val="8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9EAAC5" w14:textId="77777777" w:rsidR="00932345" w:rsidRPr="00932345" w:rsidRDefault="00932345" w:rsidP="0093234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Transect trees: 0,0 point is SP46108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0A15F2" w14:textId="77777777" w:rsidR="00932345" w:rsidRPr="00932345" w:rsidRDefault="00932345" w:rsidP="0093234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Eastin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F8983E" w14:textId="77777777" w:rsidR="00932345" w:rsidRPr="00932345" w:rsidRDefault="00932345" w:rsidP="0093234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Northing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F54642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95339C" w14:textId="77777777" w:rsidR="00932345" w:rsidRPr="00932345" w:rsidRDefault="00932345" w:rsidP="0093234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Diameter Breast Height</w:t>
            </w:r>
          </w:p>
        </w:tc>
      </w:tr>
      <w:tr w:rsidR="00932345" w:rsidRPr="00932345" w14:paraId="6890848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7459A" w14:textId="77777777" w:rsidR="00932345" w:rsidRPr="00932345" w:rsidRDefault="00932345" w:rsidP="0093234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5F3C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5A9B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C2FC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2FB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</w:tr>
      <w:tr w:rsidR="00932345" w:rsidRPr="00932345" w14:paraId="208FA87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A143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6CA5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D3A3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ECB7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131C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8</w:t>
            </w:r>
          </w:p>
        </w:tc>
      </w:tr>
      <w:tr w:rsidR="00932345" w:rsidRPr="00932345" w14:paraId="4E25DE2F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F8D4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C2D7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9296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692A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53E5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8.5</w:t>
            </w:r>
          </w:p>
        </w:tc>
      </w:tr>
      <w:tr w:rsidR="00932345" w:rsidRPr="00932345" w14:paraId="63AA650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829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3F30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F76B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AFBA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7BC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.5</w:t>
            </w:r>
          </w:p>
        </w:tc>
      </w:tr>
      <w:tr w:rsidR="00932345" w:rsidRPr="00932345" w14:paraId="0144E5D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2680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DAE0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957E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EC05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6A28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.5</w:t>
            </w:r>
          </w:p>
        </w:tc>
      </w:tr>
      <w:tr w:rsidR="00932345" w:rsidRPr="00932345" w14:paraId="41C9D53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30F3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AEF0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1644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16F4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700E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0</w:t>
            </w:r>
          </w:p>
        </w:tc>
      </w:tr>
      <w:tr w:rsidR="00932345" w:rsidRPr="00932345" w14:paraId="16E04B2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657A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DA15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39A9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E62B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E6B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.5</w:t>
            </w:r>
          </w:p>
        </w:tc>
      </w:tr>
      <w:tr w:rsidR="00932345" w:rsidRPr="00932345" w14:paraId="47B1ED42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0C01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6C5F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48B3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711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2F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8.5</w:t>
            </w:r>
          </w:p>
        </w:tc>
      </w:tr>
      <w:tr w:rsidR="00932345" w:rsidRPr="00932345" w14:paraId="595CA79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7DC5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D980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E1FE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9E4B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707A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</w:tr>
      <w:tr w:rsidR="00932345" w:rsidRPr="00932345" w14:paraId="7EDF5408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5E1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47D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A2E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26BE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2840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5</w:t>
            </w:r>
          </w:p>
        </w:tc>
      </w:tr>
      <w:tr w:rsidR="00932345" w:rsidRPr="00932345" w14:paraId="7853FE6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7BB2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3B7F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433D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8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503FC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6CEA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6</w:t>
            </w:r>
          </w:p>
        </w:tc>
      </w:tr>
      <w:tr w:rsidR="00932345" w:rsidRPr="00932345" w14:paraId="4376391F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3350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6C46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A9D3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8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DCDA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7398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0</w:t>
            </w:r>
          </w:p>
        </w:tc>
      </w:tr>
      <w:tr w:rsidR="00932345" w:rsidRPr="00932345" w14:paraId="604434E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2EA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BC48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0754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FB14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1E3F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</w:tr>
      <w:tr w:rsidR="00932345" w:rsidRPr="00932345" w14:paraId="07A918D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E738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22A2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7F18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8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E6A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2F62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4</w:t>
            </w:r>
          </w:p>
        </w:tc>
      </w:tr>
      <w:tr w:rsidR="00932345" w:rsidRPr="00932345" w14:paraId="6BAA9B4A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9F90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4032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98ED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8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A87C2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6DE4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</w:tr>
      <w:tr w:rsidR="00932345" w:rsidRPr="00932345" w14:paraId="5EA1B11A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60F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9B48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FB17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78622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19BC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0.5</w:t>
            </w:r>
          </w:p>
        </w:tc>
      </w:tr>
      <w:tr w:rsidR="00932345" w:rsidRPr="00932345" w14:paraId="61437946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418D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B087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094F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9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FE2D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DDF1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</w:tr>
      <w:tr w:rsidR="00932345" w:rsidRPr="00932345" w14:paraId="0B04CB4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540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5B74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564D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8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9F5C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6A85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.8</w:t>
            </w:r>
          </w:p>
        </w:tc>
      </w:tr>
      <w:tr w:rsidR="00932345" w:rsidRPr="00932345" w14:paraId="270EA41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81D9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3204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A7DD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4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A7B7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F86A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2</w:t>
            </w:r>
          </w:p>
        </w:tc>
      </w:tr>
      <w:tr w:rsidR="00932345" w:rsidRPr="00932345" w14:paraId="7768EF5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AE3B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FEFD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538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4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EAAB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77FA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</w:tr>
      <w:tr w:rsidR="00932345" w:rsidRPr="00932345" w14:paraId="444AEDC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326B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0036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0767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D957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BAEB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4.5</w:t>
            </w:r>
          </w:p>
        </w:tc>
      </w:tr>
      <w:tr w:rsidR="00932345" w:rsidRPr="00932345" w14:paraId="0FFB0A0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023A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4F1B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A0C3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4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28073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6B50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3</w:t>
            </w:r>
          </w:p>
        </w:tc>
      </w:tr>
      <w:tr w:rsidR="00932345" w:rsidRPr="00932345" w14:paraId="1B17BC7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CBBD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FB06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26B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1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9B0D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10B3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4.5</w:t>
            </w:r>
          </w:p>
        </w:tc>
      </w:tr>
      <w:tr w:rsidR="00932345" w:rsidRPr="00932345" w14:paraId="465CF8A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5A3E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EA99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DE9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2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9B702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E862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</w:tr>
      <w:tr w:rsidR="00932345" w:rsidRPr="00932345" w14:paraId="67CE93D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D10B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013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3A42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2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E1C3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DBAA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</w:tr>
      <w:tr w:rsidR="00932345" w:rsidRPr="00932345" w14:paraId="0980E5F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ADD5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A804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8728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2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E37D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1706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.5</w:t>
            </w:r>
          </w:p>
        </w:tc>
      </w:tr>
      <w:tr w:rsidR="00932345" w:rsidRPr="00932345" w14:paraId="6386483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345C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9496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1A0E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779E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BF8D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</w:tr>
      <w:tr w:rsidR="00932345" w:rsidRPr="00932345" w14:paraId="457AFF4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465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041B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5AF3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0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0CC5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rn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C183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.5</w:t>
            </w:r>
          </w:p>
        </w:tc>
      </w:tr>
      <w:tr w:rsidR="00932345" w:rsidRPr="00932345" w14:paraId="6BF4E54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0313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BFBF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D2FE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3AB93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A0D8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</w:tr>
      <w:tr w:rsidR="00932345" w:rsidRPr="00932345" w14:paraId="31A00AE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DBA3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D20D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21B5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0CCA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unus spinos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7010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</w:tr>
      <w:tr w:rsidR="00932345" w:rsidRPr="00932345" w14:paraId="59E5183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F9FE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551A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A687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2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7175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unus spinos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4A9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.2</w:t>
            </w:r>
          </w:p>
        </w:tc>
      </w:tr>
      <w:tr w:rsidR="00932345" w:rsidRPr="00932345" w14:paraId="5EEDA87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EA0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1AE9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2C1C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2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FAAC2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unus spinos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69D4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.5</w:t>
            </w:r>
          </w:p>
        </w:tc>
      </w:tr>
      <w:tr w:rsidR="00932345" w:rsidRPr="00932345" w14:paraId="5601238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4524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5CD2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C3D1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1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F7E3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unus spinos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7B1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</w:tr>
      <w:tr w:rsidR="00932345" w:rsidRPr="00932345" w14:paraId="29004622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BF95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91A2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E2A8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7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36D3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2AD5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.5</w:t>
            </w:r>
          </w:p>
        </w:tc>
      </w:tr>
      <w:tr w:rsidR="00932345" w:rsidRPr="00932345" w14:paraId="5C3EDB90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F5F4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8B0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D49A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6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A21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B754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.8</w:t>
            </w:r>
          </w:p>
        </w:tc>
      </w:tr>
      <w:tr w:rsidR="00932345" w:rsidRPr="00932345" w14:paraId="40648E0F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A1B0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C7F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A25F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3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8622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CC2A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</w:tr>
      <w:tr w:rsidR="00932345" w:rsidRPr="00932345" w14:paraId="67C43968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AA5E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C2BB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61BB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22E93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170E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8</w:t>
            </w:r>
          </w:p>
        </w:tc>
      </w:tr>
      <w:tr w:rsidR="00932345" w:rsidRPr="00932345" w14:paraId="5D53DED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B4A8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37F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BFD6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3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B14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2DE3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932345" w:rsidRPr="00932345" w14:paraId="56ACD646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999ED" w14:textId="77777777" w:rsidR="00932345" w:rsidRPr="00932345" w:rsidRDefault="00932345" w:rsidP="00932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30A8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82A4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7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A869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AFDF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</w:tr>
      <w:tr w:rsidR="00932345" w:rsidRPr="00932345" w14:paraId="7508DD28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51F7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4B82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9722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5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E298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BD93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</w:tr>
      <w:tr w:rsidR="00932345" w:rsidRPr="00932345" w14:paraId="4933101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940F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F14B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9514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4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F99C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B861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</w:tr>
      <w:tr w:rsidR="00932345" w:rsidRPr="00932345" w14:paraId="67F034C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E35D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4B5B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B752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4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982C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AD59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2.2</w:t>
            </w:r>
          </w:p>
        </w:tc>
      </w:tr>
      <w:tr w:rsidR="00932345" w:rsidRPr="00932345" w14:paraId="4FBAC47F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4AD7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FE13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925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4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E6E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BC53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</w:tr>
      <w:tr w:rsidR="00932345" w:rsidRPr="00932345" w14:paraId="78A7C14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1285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529C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B76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BB5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2B2F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</w:tr>
      <w:tr w:rsidR="00932345" w:rsidRPr="00932345" w14:paraId="00CECCD0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FD3E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4DD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2F8E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2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4B08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524B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</w:tr>
      <w:tr w:rsidR="00932345" w:rsidRPr="00932345" w14:paraId="0F8599B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407D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E0A3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9D08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2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1C1A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DB92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5</w:t>
            </w:r>
          </w:p>
        </w:tc>
      </w:tr>
      <w:tr w:rsidR="00932345" w:rsidRPr="00932345" w14:paraId="166822F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658F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07B6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C57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29B7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2807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  <w:tr w:rsidR="00932345" w:rsidRPr="00932345" w14:paraId="735C3780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2124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32E1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CFAF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2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45C7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C754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9</w:t>
            </w:r>
          </w:p>
        </w:tc>
      </w:tr>
      <w:tr w:rsidR="00932345" w:rsidRPr="00932345" w14:paraId="6F5C6C42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A1C8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4C6E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425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3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FF27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5C5A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0</w:t>
            </w:r>
          </w:p>
        </w:tc>
      </w:tr>
      <w:tr w:rsidR="00932345" w:rsidRPr="00932345" w14:paraId="10F4130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222F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B19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114F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8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D640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236F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</w:tr>
      <w:tr w:rsidR="00932345" w:rsidRPr="00932345" w14:paraId="6444521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9BC5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B51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3DF6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9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DEB6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B98D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</w:tr>
      <w:tr w:rsidR="00932345" w:rsidRPr="00932345" w14:paraId="29EDC15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D32B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F567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5181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8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992F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8674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4</w:t>
            </w:r>
          </w:p>
        </w:tc>
      </w:tr>
      <w:tr w:rsidR="00932345" w:rsidRPr="00932345" w14:paraId="0EE33F5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EFE3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AAAF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DA7A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8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5E7B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84CB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1</w:t>
            </w:r>
          </w:p>
        </w:tc>
      </w:tr>
      <w:tr w:rsidR="00932345" w:rsidRPr="00932345" w14:paraId="7F44324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22EB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8211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94E3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0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9461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2416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</w:tr>
      <w:tr w:rsidR="00932345" w:rsidRPr="00932345" w14:paraId="0607290A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AE06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EE7C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F28A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7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709E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298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.1</w:t>
            </w:r>
          </w:p>
        </w:tc>
      </w:tr>
      <w:tr w:rsidR="00932345" w:rsidRPr="00932345" w14:paraId="7F61738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260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663C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F168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FD9D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5BC3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4</w:t>
            </w:r>
          </w:p>
        </w:tc>
      </w:tr>
      <w:tr w:rsidR="00932345" w:rsidRPr="00932345" w14:paraId="6753EFA6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9BFB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C6F7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644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3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DB4A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8BDB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</w:tr>
      <w:tr w:rsidR="00932345" w:rsidRPr="00932345" w14:paraId="058B418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D940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50A3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5BDD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1B80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EB2B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</w:tr>
      <w:tr w:rsidR="00932345" w:rsidRPr="00932345" w14:paraId="781EC7AF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E3F4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E28B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990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373A3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7F78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0</w:t>
            </w:r>
          </w:p>
        </w:tc>
      </w:tr>
      <w:tr w:rsidR="00932345" w:rsidRPr="00932345" w14:paraId="71B46858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F81C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29D3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60C5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52D4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66F9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</w:tr>
      <w:tr w:rsidR="00932345" w:rsidRPr="00932345" w14:paraId="778BBA8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3EC6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1361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5B25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7186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02A1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4</w:t>
            </w:r>
          </w:p>
        </w:tc>
      </w:tr>
      <w:tr w:rsidR="00932345" w:rsidRPr="00932345" w14:paraId="62FA00D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0995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7DB5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6D46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5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E480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F317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</w:tr>
      <w:tr w:rsidR="00932345" w:rsidRPr="00932345" w14:paraId="4BFAD7DA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F2B0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3374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BDF4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1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0994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427E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</w:tr>
      <w:tr w:rsidR="00932345" w:rsidRPr="00932345" w14:paraId="2C7FA50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79C5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6714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4945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3.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CE9C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1A5B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.5</w:t>
            </w:r>
          </w:p>
        </w:tc>
      </w:tr>
      <w:tr w:rsidR="00932345" w:rsidRPr="00932345" w14:paraId="1DDD344A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A593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CF60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872F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0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E6B0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DDA5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.6</w:t>
            </w:r>
          </w:p>
        </w:tc>
      </w:tr>
      <w:tr w:rsidR="00932345" w:rsidRPr="00932345" w14:paraId="5262B60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BACD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353A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E194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0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D3F5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3D86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1.7</w:t>
            </w:r>
          </w:p>
        </w:tc>
      </w:tr>
      <w:tr w:rsidR="00932345" w:rsidRPr="00932345" w14:paraId="4BC52A3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ECC2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A5C7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B185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1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11E2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F0E5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6</w:t>
            </w:r>
          </w:p>
        </w:tc>
      </w:tr>
      <w:tr w:rsidR="00932345" w:rsidRPr="00932345" w14:paraId="4B411C0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081E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353A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E03D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2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7245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98BB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2</w:t>
            </w:r>
          </w:p>
        </w:tc>
      </w:tr>
      <w:tr w:rsidR="00932345" w:rsidRPr="00932345" w14:paraId="39105056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E309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B9D4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C6C2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3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DEE1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3744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0</w:t>
            </w:r>
          </w:p>
        </w:tc>
      </w:tr>
      <w:tr w:rsidR="00932345" w:rsidRPr="00932345" w14:paraId="2BFE097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6C1D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743B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D07C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2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FA69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6FE7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</w:tr>
      <w:tr w:rsidR="00932345" w:rsidRPr="00932345" w14:paraId="470490C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E882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928A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9D0F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2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2209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A308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4.5</w:t>
            </w:r>
          </w:p>
        </w:tc>
      </w:tr>
      <w:tr w:rsidR="00932345" w:rsidRPr="00932345" w14:paraId="48D244A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3AF3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580E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344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3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17CF3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604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5</w:t>
            </w:r>
          </w:p>
        </w:tc>
      </w:tr>
      <w:tr w:rsidR="00932345" w:rsidRPr="00932345" w14:paraId="6468E94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F2D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2E7F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A80E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3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F9C9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65C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</w:tr>
      <w:tr w:rsidR="00932345" w:rsidRPr="00932345" w14:paraId="1A593F5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95BA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CCA0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EBA7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3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45E4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22EC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</w:tr>
      <w:tr w:rsidR="00932345" w:rsidRPr="00932345" w14:paraId="1ABA9158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0C00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3D1C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4947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8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8D4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B37D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2</w:t>
            </w:r>
          </w:p>
        </w:tc>
      </w:tr>
      <w:tr w:rsidR="00932345" w:rsidRPr="00932345" w14:paraId="4EEB191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6AD1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A45A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0229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8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CE24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1F11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.5</w:t>
            </w:r>
          </w:p>
        </w:tc>
      </w:tr>
      <w:tr w:rsidR="00932345" w:rsidRPr="00932345" w14:paraId="7C5921E0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F168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FD3D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FC6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05C4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0AF7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.7</w:t>
            </w:r>
          </w:p>
        </w:tc>
      </w:tr>
      <w:tr w:rsidR="00932345" w:rsidRPr="00932345" w14:paraId="10BCECE0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59C1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0FE3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6174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9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789F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4585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</w:t>
            </w:r>
          </w:p>
        </w:tc>
      </w:tr>
      <w:tr w:rsidR="00932345" w:rsidRPr="00932345" w14:paraId="18CE2A9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811D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1FF8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40F3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ADE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3AF6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5</w:t>
            </w:r>
          </w:p>
        </w:tc>
      </w:tr>
      <w:tr w:rsidR="00932345" w:rsidRPr="00932345" w14:paraId="1D2D5E8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4A0A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4BAB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B6B8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8CF3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3562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.5</w:t>
            </w:r>
          </w:p>
        </w:tc>
      </w:tr>
      <w:tr w:rsidR="00932345" w:rsidRPr="00932345" w14:paraId="79D6FC0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02FA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0952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796B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0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DF399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71E0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.5</w:t>
            </w:r>
          </w:p>
        </w:tc>
      </w:tr>
      <w:tr w:rsidR="00932345" w:rsidRPr="00932345" w14:paraId="251507A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EA4E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A0DF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6657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0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0656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FA11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.3</w:t>
            </w:r>
          </w:p>
        </w:tc>
      </w:tr>
      <w:tr w:rsidR="00932345" w:rsidRPr="00932345" w14:paraId="5C18A17A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2EF4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2425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7213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1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274F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D880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5</w:t>
            </w:r>
          </w:p>
        </w:tc>
      </w:tr>
      <w:tr w:rsidR="00932345" w:rsidRPr="00932345" w14:paraId="6BB0BB2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7A7D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F2A9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0C46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AB6E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854F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.7</w:t>
            </w:r>
          </w:p>
        </w:tc>
      </w:tr>
      <w:tr w:rsidR="00932345" w:rsidRPr="00932345" w14:paraId="0BF35112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9D50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EA7E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BA5C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0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395F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BFF7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.8</w:t>
            </w:r>
          </w:p>
        </w:tc>
      </w:tr>
      <w:tr w:rsidR="00932345" w:rsidRPr="00932345" w14:paraId="0F53567F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9E0C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1FA5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4AE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1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F1FF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AFCD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8</w:t>
            </w:r>
          </w:p>
        </w:tc>
      </w:tr>
      <w:tr w:rsidR="00932345" w:rsidRPr="00932345" w14:paraId="5E9D910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000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1029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D04B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2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B51C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F9CC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  <w:tr w:rsidR="00932345" w:rsidRPr="00932345" w14:paraId="0030E92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259A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5D21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9198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4A50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C1A1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5</w:t>
            </w:r>
          </w:p>
        </w:tc>
      </w:tr>
      <w:tr w:rsidR="00932345" w:rsidRPr="00932345" w14:paraId="4B41D4D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E258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1D4F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.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4608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6D4B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B052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  <w:tr w:rsidR="00932345" w:rsidRPr="00932345" w14:paraId="6C381C1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EA82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6940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A781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3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CC04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91BB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.3</w:t>
            </w:r>
          </w:p>
        </w:tc>
      </w:tr>
      <w:tr w:rsidR="00932345" w:rsidRPr="00932345" w14:paraId="72BA3B8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B2A9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E13E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EB3C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4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4975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FA71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.5</w:t>
            </w:r>
          </w:p>
        </w:tc>
      </w:tr>
      <w:tr w:rsidR="00932345" w:rsidRPr="00932345" w14:paraId="368FC1D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A94E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C99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7985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4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B30C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ACB2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3.2</w:t>
            </w:r>
          </w:p>
        </w:tc>
      </w:tr>
      <w:tr w:rsidR="00932345" w:rsidRPr="00932345" w14:paraId="1646C85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B99C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6AD1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A869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9729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F009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.3</w:t>
            </w:r>
          </w:p>
        </w:tc>
      </w:tr>
      <w:tr w:rsidR="00932345" w:rsidRPr="00932345" w14:paraId="4AD943A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FCA5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2D35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3432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5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3AA4C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906D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</w:tr>
      <w:tr w:rsidR="00932345" w:rsidRPr="00932345" w14:paraId="26945E1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4F85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814E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76A1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4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EC63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6B9D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</w:tr>
      <w:tr w:rsidR="00932345" w:rsidRPr="00932345" w14:paraId="2DB8859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ABBA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CBB1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27CF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8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18D4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61D2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</w:tr>
      <w:tr w:rsidR="00932345" w:rsidRPr="00932345" w14:paraId="67ADF53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668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AF22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877B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9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688F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2518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  <w:tr w:rsidR="00932345" w:rsidRPr="00932345" w14:paraId="38AA756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61F8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3FC8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C486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9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32E9A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F9BD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</w:tr>
      <w:tr w:rsidR="00932345" w:rsidRPr="00932345" w14:paraId="20AEAA7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6B24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410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5B7D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6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A3DB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F9A4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</w:tr>
      <w:tr w:rsidR="00932345" w:rsidRPr="00932345" w14:paraId="195AC851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E60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D81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3E8E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6.6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C089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6F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</w:tr>
      <w:tr w:rsidR="00932345" w:rsidRPr="00932345" w14:paraId="6FCAD41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3945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E509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707F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7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9C81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E75D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</w:tr>
      <w:tr w:rsidR="00932345" w:rsidRPr="00932345" w14:paraId="25000FD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7C8F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60F7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B15C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E4D53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95C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</w:tr>
      <w:tr w:rsidR="00932345" w:rsidRPr="00932345" w14:paraId="4590650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CB90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2CFB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712E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7.3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CA14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2E7B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</w:t>
            </w:r>
          </w:p>
        </w:tc>
      </w:tr>
      <w:tr w:rsidR="00932345" w:rsidRPr="00932345" w14:paraId="548263D4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04F3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C38D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6E1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5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90D40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E2B5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</w:tr>
      <w:tr w:rsidR="00932345" w:rsidRPr="00932345" w14:paraId="778135F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C9C1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C598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239B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4.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E41B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B971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</w:tr>
      <w:tr w:rsidR="00932345" w:rsidRPr="00932345" w14:paraId="349D5EF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0E77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C351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CA48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6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3A6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FC9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</w:tr>
      <w:tr w:rsidR="00932345" w:rsidRPr="00932345" w14:paraId="2D3BDB2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1FA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99FF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AD49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9B8F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979A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4.5</w:t>
            </w:r>
          </w:p>
        </w:tc>
      </w:tr>
      <w:tr w:rsidR="00932345" w:rsidRPr="00932345" w14:paraId="40A34E02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FE2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8F4F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B15A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1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9903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F4A5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4</w:t>
            </w:r>
          </w:p>
        </w:tc>
      </w:tr>
      <w:tr w:rsidR="00932345" w:rsidRPr="00932345" w14:paraId="19437A2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4863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E67A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BC39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1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5C9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8DEA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6</w:t>
            </w:r>
          </w:p>
        </w:tc>
      </w:tr>
      <w:tr w:rsidR="00932345" w:rsidRPr="00932345" w14:paraId="2DBEC16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2D65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5476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03F8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0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248C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FDF1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3.3</w:t>
            </w:r>
          </w:p>
        </w:tc>
      </w:tr>
      <w:tr w:rsidR="00932345" w:rsidRPr="00932345" w14:paraId="78434F8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DBDB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5068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74C9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1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232D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64BB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29.5</w:t>
            </w:r>
          </w:p>
        </w:tc>
      </w:tr>
      <w:tr w:rsidR="00932345" w:rsidRPr="00932345" w14:paraId="7D2BD8A0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E896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9A6B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D3E6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9.2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ED3CC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01AA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2</w:t>
            </w:r>
          </w:p>
        </w:tc>
      </w:tr>
      <w:tr w:rsidR="00932345" w:rsidRPr="00932345" w14:paraId="28B94B6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26F6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8B73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.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A331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39.2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6DF55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2A1E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31.8</w:t>
            </w:r>
          </w:p>
        </w:tc>
      </w:tr>
      <w:tr w:rsidR="00932345" w:rsidRPr="00932345" w14:paraId="6A73321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F2C6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224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8892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6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E126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75C0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</w:tr>
      <w:tr w:rsidR="00932345" w:rsidRPr="00932345" w14:paraId="556CD4C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891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6B35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7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E4F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5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12A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C581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4.5</w:t>
            </w:r>
          </w:p>
        </w:tc>
      </w:tr>
      <w:tr w:rsidR="00932345" w:rsidRPr="00932345" w14:paraId="2B3906BC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CCA3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7531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C47E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3.2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FC7AE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C38B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0.4</w:t>
            </w:r>
          </w:p>
        </w:tc>
      </w:tr>
      <w:tr w:rsidR="00932345" w:rsidRPr="00932345" w14:paraId="1B3E36F2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41D4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43BD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82AB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6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B0A7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C5CB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5.3</w:t>
            </w:r>
          </w:p>
        </w:tc>
      </w:tr>
      <w:tr w:rsidR="00932345" w:rsidRPr="00932345" w14:paraId="3834E68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EA0A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51B9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0B7F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66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F44F8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5B2B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</w:tr>
      <w:tr w:rsidR="00932345" w:rsidRPr="00932345" w14:paraId="5671BC65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D762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B9D13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5BDF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78.4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675D1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A3C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8.9</w:t>
            </w:r>
          </w:p>
        </w:tc>
      </w:tr>
      <w:tr w:rsidR="00932345" w:rsidRPr="00932345" w14:paraId="2D3FC6B7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543E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231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14270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89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E79A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F14D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2</w:t>
            </w:r>
          </w:p>
        </w:tc>
      </w:tr>
      <w:tr w:rsidR="00932345" w:rsidRPr="00932345" w14:paraId="5EFFB1E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713F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5375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87A7E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6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0109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A0C89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5</w:t>
            </w:r>
          </w:p>
        </w:tc>
      </w:tr>
      <w:tr w:rsidR="00932345" w:rsidRPr="00932345" w14:paraId="0E423463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96F86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116B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0F00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6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4A17F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4490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6.5</w:t>
            </w:r>
          </w:p>
        </w:tc>
      </w:tr>
      <w:tr w:rsidR="00932345" w:rsidRPr="00932345" w14:paraId="3AA6E03E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07F4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F7AF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5994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6.7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53724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yl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lla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138A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.7</w:t>
            </w:r>
          </w:p>
        </w:tc>
      </w:tr>
      <w:tr w:rsidR="00932345" w:rsidRPr="00932345" w14:paraId="5A1EF6FD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57D3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2A1BF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4.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3D74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8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6B627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6DD92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</w:tr>
      <w:tr w:rsidR="00932345" w:rsidRPr="00932345" w14:paraId="4D416EDB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36A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B9057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0.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D3431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8.1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82CCB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B3E4A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7</w:t>
            </w:r>
          </w:p>
        </w:tc>
      </w:tr>
      <w:tr w:rsidR="00932345" w:rsidRPr="00932345" w14:paraId="06482019" w14:textId="77777777" w:rsidTr="00932345">
        <w:trPr>
          <w:trHeight w:val="29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69675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6EA9C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5.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32FED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198.8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254FD" w14:textId="77777777" w:rsidR="00932345" w:rsidRPr="00932345" w:rsidRDefault="00932345" w:rsidP="00932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932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34918" w14:textId="77777777" w:rsidR="00932345" w:rsidRPr="00932345" w:rsidRDefault="00932345" w:rsidP="0093234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45">
              <w:rPr>
                <w:rFonts w:ascii="Calibri" w:eastAsia="Times New Roman" w:hAnsi="Calibri" w:cs="Calibri"/>
                <w:color w:val="000000"/>
                <w:lang w:eastAsia="en-GB"/>
              </w:rPr>
              <w:t>97</w:t>
            </w:r>
          </w:p>
        </w:tc>
      </w:tr>
    </w:tbl>
    <w:p w14:paraId="4B44BF5E" w14:textId="77777777" w:rsidR="00932345" w:rsidRDefault="00932345" w:rsidP="00F04756">
      <w:pPr>
        <w:spacing w:after="0" w:line="240" w:lineRule="auto"/>
        <w:ind w:left="720" w:hanging="720"/>
        <w:rPr>
          <w:b/>
        </w:rPr>
      </w:pPr>
    </w:p>
    <w:p w14:paraId="0FB0BF18" w14:textId="77777777" w:rsidR="00594686" w:rsidRDefault="00594686">
      <w:pPr>
        <w:rPr>
          <w:b/>
        </w:rPr>
        <w:sectPr w:rsidR="00594686" w:rsidSect="00B1658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A3A9BC7" w14:textId="77777777" w:rsidR="00594686" w:rsidRDefault="00594686">
      <w:pPr>
        <w:rPr>
          <w:b/>
        </w:rPr>
      </w:pPr>
      <w:r>
        <w:rPr>
          <w:b/>
        </w:rPr>
        <w:t>Annex 7. Basal area estimated along the 200 m transect.</w:t>
      </w:r>
    </w:p>
    <w:tbl>
      <w:tblPr>
        <w:tblW w:w="13962" w:type="dxa"/>
        <w:tblLook w:val="04A0" w:firstRow="1" w:lastRow="0" w:firstColumn="1" w:lastColumn="0" w:noHBand="0" w:noVBand="1"/>
      </w:tblPr>
      <w:tblGrid>
        <w:gridCol w:w="3591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91"/>
        <w:gridCol w:w="573"/>
        <w:gridCol w:w="622"/>
        <w:gridCol w:w="626"/>
        <w:gridCol w:w="798"/>
        <w:gridCol w:w="521"/>
        <w:gridCol w:w="521"/>
        <w:gridCol w:w="526"/>
        <w:gridCol w:w="521"/>
        <w:gridCol w:w="521"/>
        <w:gridCol w:w="521"/>
        <w:gridCol w:w="521"/>
      </w:tblGrid>
      <w:tr w:rsidR="00594686" w:rsidRPr="00594686" w14:paraId="3FBCC007" w14:textId="77777777" w:rsidTr="00594686">
        <w:trPr>
          <w:trHeight w:val="450"/>
        </w:trPr>
        <w:tc>
          <w:tcPr>
            <w:tcW w:w="7515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F30D59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proofErr w:type="spellStart"/>
            <w:r w:rsidRPr="00594686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Relascope</w:t>
            </w:r>
            <w:proofErr w:type="spellEnd"/>
            <w:r w:rsidRPr="00594686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 xml:space="preserve"> tallies - multiply by two for basal area (m</w:t>
            </w:r>
            <w:r w:rsidRPr="00594686"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  <w:lang w:eastAsia="en-GB"/>
              </w:rPr>
              <w:t>2</w:t>
            </w:r>
            <w:r w:rsidRPr="00594686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/ha); data collected 2007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FB75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26F1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D09B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B9AE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3A5A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6E7F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E932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0FD0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749DC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95AB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AA1A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88F4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795B49AE" w14:textId="77777777" w:rsidTr="00594686">
        <w:trPr>
          <w:trHeight w:val="87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1F9958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Distance (m) from southern end for the South-east corner 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AA5C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690D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F883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A308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37C1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C2CD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F2B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F377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E9F2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D52DF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1007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BABB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6BD0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EAEE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99DD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9ECA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0</w:t>
            </w: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7DE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9FA0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7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AB25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8A9D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88F3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0</w:t>
            </w:r>
          </w:p>
        </w:tc>
      </w:tr>
      <w:tr w:rsidR="00594686" w:rsidRPr="00594686" w14:paraId="6980F6F7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69F75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Tree species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02018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3BB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AE29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4C82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E4FDC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A9BC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676C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8BD6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759A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6D2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44DC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9DEB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19DCC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F5EF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C25D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494B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990E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A0EF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D1A8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B67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7ABA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48EE5AF5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F3EA5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 xml:space="preserve">Fraxinus </w:t>
            </w: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excelsion</w:t>
            </w:r>
            <w:proofErr w:type="spellEnd"/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2FC6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A120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24DE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3ECC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EDE1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BE03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67EF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1BED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33AA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D54D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470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9A4F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B5D8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4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F887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30C4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AF1D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C63C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A1C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93D4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FE62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CD2C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</w:tr>
      <w:tr w:rsidR="00594686" w:rsidRPr="00594686" w14:paraId="03E6A4FC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433DB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 xml:space="preserve">Acer </w:t>
            </w: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pseudoplatanus</w:t>
            </w:r>
            <w:proofErr w:type="spellEnd"/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6440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BC67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A610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85B0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8D21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09F2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BE5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D070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2D2EA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1FFC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F161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CB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4548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B67C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A1C7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381F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C933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8028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5468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EF12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6055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  <w:tr w:rsidR="00594686" w:rsidRPr="00594686" w14:paraId="53D262B7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3FFA2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 xml:space="preserve">Quercus </w:t>
            </w: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robur</w:t>
            </w:r>
            <w:proofErr w:type="spellEnd"/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CA8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FC33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083E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0D88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ED7C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8E45A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429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51E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3DE5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5A95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F34F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0D6C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D714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FA5E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C8B7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904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18A9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DE54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66E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66A4A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86AB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</w:tr>
      <w:tr w:rsidR="00594686" w:rsidRPr="00594686" w14:paraId="26437CE5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1F2D4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Betula pendula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D7B8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8624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E0F4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D3BC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B66D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3F66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0BA2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1C02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4B60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76D0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E7A8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ECCA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F07E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FEB5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40CB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DDD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24EC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4F67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F383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CCA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F6A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594686" w:rsidRPr="00594686" w14:paraId="69684FDE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B2128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Fagus sylvatica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A557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AE21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0138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ACC7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376B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EBAEC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EB8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9037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7B8D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CF3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B88C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A3AE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304F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1548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4F47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289B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AE6B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9FC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C1A1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2D5F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7B2E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0C6719C2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CD7B4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 xml:space="preserve">Acer </w:t>
            </w: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campestre</w:t>
            </w:r>
            <w:proofErr w:type="spellEnd"/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C0F5A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5A5F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BFBD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A746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F62F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45A4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8004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F7D5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020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3238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5FEF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2B07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305C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0EC9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185B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4B3E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64B4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2E2F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B224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00A1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E2A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594686" w:rsidRPr="00594686" w14:paraId="283CFFC8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3E00C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Trees total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70B8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1BB0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0702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70FF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A9E8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0B49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C5E3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6622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F6E3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9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4393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3581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9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6EF7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CF61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1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2FD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B2B1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2053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2</w:t>
            </w: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482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EED8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8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B688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6C38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74DB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</w:tr>
      <w:tr w:rsidR="00594686" w:rsidRPr="00594686" w14:paraId="09C6E423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D6C3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CEAD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A462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1E5E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F02A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4AE2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B16C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63BC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0B09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4570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B288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E37B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CCA5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C2BE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DEA4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1951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0569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789A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94DA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49BC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8C7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1780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0071E789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AD7A6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Shrubs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FD957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1B6D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161C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1D8A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519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0170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FF18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0E83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2D3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9844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39E9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6B1D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1291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1789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B5B8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1E4B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F0DB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D7D1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4DF4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882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F31B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5C323075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C27E5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Crataegus</w:t>
            </w:r>
            <w:proofErr w:type="spellEnd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 xml:space="preserve"> </w:t>
            </w: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monogyna</w:t>
            </w:r>
            <w:proofErr w:type="spellEnd"/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34DB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93C6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0537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DE18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0E86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0AFC1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34E0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4AD32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5246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2DAC3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F460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E568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618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26A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C876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3066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9A00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CAA4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E053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B067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4DEC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4EB03353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9E800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Prunus spinosa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60644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B365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1A1E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922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DD86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4FF7A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9CD8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F7915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4F2F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9F3D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CD14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57DE4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B594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D2DF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964E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FC0C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3CFF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CF9C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683F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03659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1DBF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94686" w:rsidRPr="00594686" w14:paraId="7FF70FCF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DD184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Corylys</w:t>
            </w:r>
            <w:proofErr w:type="spellEnd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 xml:space="preserve"> </w:t>
            </w:r>
            <w:proofErr w:type="spellStart"/>
            <w:r w:rsidRPr="00594686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avellana</w:t>
            </w:r>
            <w:proofErr w:type="spellEnd"/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910B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80F8A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8F1FC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803A7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0CC8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1221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E6EB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9CCC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0C82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4BDF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7AF02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1C97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A25EE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DFD8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48E6B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87F4D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8A468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81826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35913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CFDA0" w14:textId="77777777" w:rsidR="00594686" w:rsidRPr="00594686" w:rsidRDefault="00594686" w:rsidP="005946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AC72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</w:tr>
      <w:tr w:rsidR="00594686" w:rsidRPr="00594686" w14:paraId="2EF70A68" w14:textId="77777777" w:rsidTr="00594686">
        <w:trPr>
          <w:trHeight w:val="290"/>
        </w:trPr>
        <w:tc>
          <w:tcPr>
            <w:tcW w:w="3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686F0" w14:textId="77777777" w:rsidR="00594686" w:rsidRPr="00594686" w:rsidRDefault="00594686" w:rsidP="0059468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All stems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3801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3F68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E3ED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D9194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4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69B9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2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5B2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5A21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7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836E7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7</w:t>
            </w:r>
          </w:p>
        </w:tc>
        <w:tc>
          <w:tcPr>
            <w:tcW w:w="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F20FE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5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1B1C0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CE7C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9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536CD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3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4516F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41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C5A6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F3F3B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990A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2</w:t>
            </w: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0194F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7CB3C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8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C86F9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2F7EA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15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DB6B5" w14:textId="77777777" w:rsidR="00594686" w:rsidRPr="00594686" w:rsidRDefault="00594686" w:rsidP="0059468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4686">
              <w:rPr>
                <w:rFonts w:ascii="Calibri" w:eastAsia="Times New Roman" w:hAnsi="Calibri" w:cs="Calibri"/>
                <w:color w:val="000000"/>
                <w:lang w:eastAsia="en-GB"/>
              </w:rPr>
              <w:t>22</w:t>
            </w:r>
          </w:p>
        </w:tc>
      </w:tr>
    </w:tbl>
    <w:p w14:paraId="0F6F6BCD" w14:textId="77777777" w:rsidR="00594686" w:rsidRDefault="00594686">
      <w:pPr>
        <w:rPr>
          <w:b/>
        </w:rPr>
      </w:pPr>
    </w:p>
    <w:p w14:paraId="7DF699CF" w14:textId="77777777" w:rsidR="00594686" w:rsidRDefault="00594686">
      <w:pPr>
        <w:rPr>
          <w:b/>
        </w:rPr>
        <w:sectPr w:rsidR="00594686" w:rsidSect="0059468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b/>
        </w:rPr>
        <w:br w:type="page"/>
      </w:r>
    </w:p>
    <w:tbl>
      <w:tblPr>
        <w:tblW w:w="12940" w:type="dxa"/>
        <w:tblLook w:val="04A0" w:firstRow="1" w:lastRow="0" w:firstColumn="1" w:lastColumn="0" w:noHBand="0" w:noVBand="1"/>
      </w:tblPr>
      <w:tblGrid>
        <w:gridCol w:w="2797"/>
        <w:gridCol w:w="521"/>
        <w:gridCol w:w="419"/>
        <w:gridCol w:w="419"/>
        <w:gridCol w:w="419"/>
        <w:gridCol w:w="419"/>
        <w:gridCol w:w="420"/>
        <w:gridCol w:w="520"/>
        <w:gridCol w:w="560"/>
        <w:gridCol w:w="580"/>
        <w:gridCol w:w="520"/>
        <w:gridCol w:w="580"/>
        <w:gridCol w:w="521"/>
        <w:gridCol w:w="521"/>
        <w:gridCol w:w="540"/>
        <w:gridCol w:w="521"/>
        <w:gridCol w:w="521"/>
        <w:gridCol w:w="521"/>
        <w:gridCol w:w="521"/>
        <w:gridCol w:w="560"/>
        <w:gridCol w:w="540"/>
      </w:tblGrid>
      <w:tr w:rsidR="00C4702C" w:rsidRPr="00C4702C" w14:paraId="097693B0" w14:textId="77777777" w:rsidTr="00C4702C">
        <w:trPr>
          <w:trHeight w:val="290"/>
        </w:trPr>
        <w:tc>
          <w:tcPr>
            <w:tcW w:w="522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68A8B1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Annex 8 % Cover along plot diagonal (</w:t>
            </w:r>
            <w:proofErr w:type="spellStart"/>
            <w:r w:rsidRPr="00C4702C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nw</w:t>
            </w:r>
            <w:proofErr w:type="spellEnd"/>
            <w:r w:rsidRPr="00C4702C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 xml:space="preserve"> to se); estimated by eye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C5556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7F3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7129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0CFC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08DA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69FD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E33E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ACFA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D419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A045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63AC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9B9B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657A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D880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8064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5F4D6C11" w14:textId="77777777" w:rsidTr="00C4702C">
        <w:trPr>
          <w:trHeight w:val="94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0C8701" w14:textId="77777777" w:rsidR="00C4702C" w:rsidRPr="00C4702C" w:rsidRDefault="00C4702C" w:rsidP="00C470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Distance (m) from southern end for the South-east corner 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3F073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4C69B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111C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951B1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D734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7D86C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A7408D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4420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5FA7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6345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2E5A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A09DF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D9015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14728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B0A7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DA4D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B9A0A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3EFC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7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223A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E4AE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0</w:t>
            </w:r>
          </w:p>
        </w:tc>
      </w:tr>
      <w:tr w:rsidR="00C4702C" w:rsidRPr="00C4702C" w14:paraId="37182DBF" w14:textId="77777777" w:rsidTr="00C4702C">
        <w:trPr>
          <w:trHeight w:val="31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37BFB0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round layer (0-0.5 m)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C191E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0782B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E95F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3C561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BF61A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257C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BF314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280E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A71CE3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C38E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013A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2E620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4870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6C1BF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7A7EA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5A442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F58AE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DD6CC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2A0A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9ED7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</w:tr>
      <w:tr w:rsidR="00C4702C" w:rsidRPr="00C4702C" w14:paraId="6F99058E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9FDCB7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hrub (0.5-2.5m)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33AA3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4D571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3832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9A0DB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0CC39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8C58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EE36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E6969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C548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45BD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4575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0797B2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53618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0638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7582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4DEB1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41D00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5F56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355DD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5DFBFD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4702C" w:rsidRPr="00C4702C" w14:paraId="3A5BB22B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7700F6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p layer (&gt;2.5m)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6CB84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E57C1D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750F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499A7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B7FB4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FE58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4525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58A51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C1F4A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D3F60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21CF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6E396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9BE53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4C0B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535CD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1C9A4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8C77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E97A0D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BF96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B8C22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5</w:t>
            </w:r>
          </w:p>
        </w:tc>
      </w:tr>
      <w:tr w:rsidR="00C4702C" w:rsidRPr="00C4702C" w14:paraId="1921DD35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CEEFD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D3EB3E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45EC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5979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F47F4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C2918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564C6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BEBDA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7E712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7DBE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D0F7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7A93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0474E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05C9E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FE37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66DEFE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85930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66952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753E6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E6EC1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B70C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7B458BB2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2FF11A" w14:textId="77777777" w:rsidR="00C4702C" w:rsidRPr="00C4702C" w:rsidRDefault="00C4702C" w:rsidP="00C470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lang w:eastAsia="en-GB"/>
              </w:rPr>
              <w:t>Top layer composition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414ACA" w14:textId="77777777" w:rsidR="00C4702C" w:rsidRPr="00C4702C" w:rsidRDefault="00C4702C" w:rsidP="00C470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DEE0C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2116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17CF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421E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75F67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7CC84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C73EF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8626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2F2D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9EBA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425A8E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98E13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4B68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DC023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4D93E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0E1C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52AB1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799D3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1325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2C20F12E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0D262C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pen sky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7E3F3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C545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D216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07D11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D9402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3E81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FBB29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001F5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BEC1B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B62E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DF95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42FB4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FDFD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2B0DC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CD5F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99843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2FDE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396A2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46872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BC269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</w:tr>
      <w:tr w:rsidR="00C4702C" w:rsidRPr="00C4702C" w14:paraId="51A4C38F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D13D78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FCA36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6D3423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5F73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9A8E7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57503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ACBBED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B22F3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C9383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DEEB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3BDBC9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BB12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7AD7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74E1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8C366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0FEA1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94DBB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BE918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2379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BA19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F3738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</w:tr>
      <w:tr w:rsidR="00C4702C" w:rsidRPr="00C4702C" w14:paraId="05935F5D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EF2EF9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9E11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E33DD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C8515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56F5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C41C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54B5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7F17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655A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13DE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80133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E1872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ACA3C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5003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6D4E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13DE8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D4EF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A423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2B7A4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E82A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E8305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</w:tr>
      <w:tr w:rsidR="00C4702C" w:rsidRPr="00C4702C" w14:paraId="54C12ACA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BE1987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E5FFFF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ABD1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54277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9F3F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91235F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06C8C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16F4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25FF36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C71F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6DD9A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4382E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C2C5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E6B4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55B8D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0DF3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0AD1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1CBF8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C105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3B5D8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EE26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5749CC5E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937442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DFB88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707DC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53D3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FA4CF5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74C0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DBF66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92CD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8A9A1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451CC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6CA96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AC6C8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B434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E1511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F0A5B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12267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A538E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4474F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6C28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A1766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476712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</w:tr>
      <w:tr w:rsidR="00C4702C" w:rsidRPr="00C4702C" w14:paraId="76CD803E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322025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unus spinosa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7F7CB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BA041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3C661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25318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E9281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B2AD94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B9D058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AA80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D934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8BAA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C922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807A2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BE22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8072F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C69A4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8C8D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DDCB6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D10C7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D7966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B1EC9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7470CCAE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BDB73F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gus sylvatica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2BB4F1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C95F3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67667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093AD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221EE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80F2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A54CF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D47CE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C7FBB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0F660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C910C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946E2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5327FB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31C982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0C6DD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DEEDB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52045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7DFB7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24C6FF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F2D20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014DF088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692394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tula pendula</w:t>
            </w:r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69BB1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F8E40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D0E28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8F0E2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1E3E4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48741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ACD6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6DEF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41E1F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438D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4948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3AAE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E05D46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671BE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A7103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26D66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B993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309EA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25850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42B60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C4702C" w:rsidRPr="00C4702C" w14:paraId="64506C7B" w14:textId="77777777" w:rsidTr="00C4702C">
        <w:trPr>
          <w:trHeight w:val="290"/>
        </w:trPr>
        <w:tc>
          <w:tcPr>
            <w:tcW w:w="3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11378C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C4702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mpestre</w:t>
            </w:r>
            <w:proofErr w:type="spellEnd"/>
          </w:p>
        </w:tc>
        <w:tc>
          <w:tcPr>
            <w:tcW w:w="4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CBACB" w14:textId="77777777" w:rsidR="00C4702C" w:rsidRPr="00C4702C" w:rsidRDefault="00C4702C" w:rsidP="00C4702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6E74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439C2F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B878C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BE2D9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DA6244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8B6D3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A9AB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D2A35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8E5AE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0276A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4702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5113B" w14:textId="77777777" w:rsidR="00C4702C" w:rsidRPr="00C4702C" w:rsidRDefault="00C4702C" w:rsidP="00C4702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2EADD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18DF61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3E3D7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8E50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0745D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0F0C17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4FB708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2D7E3A" w14:textId="77777777" w:rsidR="00C4702C" w:rsidRPr="00C4702C" w:rsidRDefault="00C4702C" w:rsidP="00C470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</w:tbl>
    <w:p w14:paraId="24D6D579" w14:textId="60C84471" w:rsidR="00594686" w:rsidRDefault="00594686">
      <w:pPr>
        <w:rPr>
          <w:b/>
        </w:rPr>
      </w:pPr>
    </w:p>
    <w:p w14:paraId="6EC3D777" w14:textId="77777777" w:rsidR="00C4702C" w:rsidRDefault="00932345">
      <w:pPr>
        <w:rPr>
          <w:b/>
        </w:rPr>
        <w:sectPr w:rsidR="00C4702C" w:rsidSect="00C4702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b/>
        </w:rPr>
        <w:br w:type="page"/>
      </w:r>
    </w:p>
    <w:tbl>
      <w:tblPr>
        <w:tblW w:w="13958" w:type="dxa"/>
        <w:tblLook w:val="04A0" w:firstRow="1" w:lastRow="0" w:firstColumn="1" w:lastColumn="0" w:noHBand="0" w:noVBand="1"/>
      </w:tblPr>
      <w:tblGrid>
        <w:gridCol w:w="4442"/>
        <w:gridCol w:w="329"/>
        <w:gridCol w:w="419"/>
        <w:gridCol w:w="419"/>
        <w:gridCol w:w="418"/>
        <w:gridCol w:w="418"/>
        <w:gridCol w:w="418"/>
        <w:gridCol w:w="418"/>
        <w:gridCol w:w="418"/>
        <w:gridCol w:w="418"/>
        <w:gridCol w:w="418"/>
        <w:gridCol w:w="520"/>
        <w:gridCol w:w="520"/>
        <w:gridCol w:w="530"/>
        <w:gridCol w:w="520"/>
        <w:gridCol w:w="520"/>
        <w:gridCol w:w="520"/>
        <w:gridCol w:w="568"/>
        <w:gridCol w:w="568"/>
        <w:gridCol w:w="530"/>
        <w:gridCol w:w="627"/>
      </w:tblGrid>
      <w:tr w:rsidR="00B80653" w:rsidRPr="00B80653" w14:paraId="6F3456FF" w14:textId="77777777" w:rsidTr="001F6367">
        <w:trPr>
          <w:trHeight w:val="260"/>
        </w:trPr>
        <w:tc>
          <w:tcPr>
            <w:tcW w:w="8535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057C9B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 xml:space="preserve">Annex 9 </w:t>
            </w:r>
            <w:proofErr w:type="spellStart"/>
            <w:r w:rsidRPr="00B80653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Domin</w:t>
            </w:r>
            <w:proofErr w:type="spellEnd"/>
            <w:r w:rsidRPr="00B80653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 xml:space="preserve"> scores for ground vegetation in each 10x10 m plot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4743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CA00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4A38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1801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B4E8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0E4B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31F7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BE48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B4BC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74D1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4B613848" w14:textId="77777777" w:rsidTr="001F6367">
        <w:trPr>
          <w:trHeight w:val="53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FA5BF6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Distance (m) from southern end for the South-east corner 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6D8CA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790DB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DCE25F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E534E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2C167B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730DF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A99BA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784FB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5C19F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1AA7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651F19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6DEB1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7A199F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5C32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0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8B7EB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8EF07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0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468A0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2A0802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70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20A12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92A1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8065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0</w:t>
            </w:r>
          </w:p>
        </w:tc>
      </w:tr>
      <w:tr w:rsidR="00B80653" w:rsidRPr="00B80653" w14:paraId="59A8CF90" w14:textId="77777777" w:rsidTr="001F6367">
        <w:trPr>
          <w:trHeight w:val="26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90044" w14:textId="3FDA98CB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juga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ptan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0FF0" w14:textId="4024720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C3EE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71B0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400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FB9F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D745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4DD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B526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5FC3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96A9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A63D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122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8DA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61D70" w14:textId="5138091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4014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174A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1A8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7F1E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7251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6FA2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11F79D9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FB622" w14:textId="27BAA04E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rum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aculatum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B02A2" w14:textId="6FD3E10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0B0E1" w14:textId="2E6C67E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E9222" w14:textId="0FDA5F0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91FDC" w14:textId="477CA18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7F7FD" w14:textId="134CA56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1802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EFAF7" w14:textId="7E7274E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EAD8B" w14:textId="07FC826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4A935" w14:textId="7D22E52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C0575" w14:textId="3EBE1D8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A43FA" w14:textId="1E7F906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EAC02" w14:textId="1ED3500E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98891" w14:textId="2BB2E90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8F33A" w14:textId="09A17C8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7B5AA" w14:textId="1332B3C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0FA1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67109" w14:textId="1B280C1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B40B5" w14:textId="6A63F78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E42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5DE2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7EABF78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5583C" w14:textId="69C42BF2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rachypodium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ylvaticum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6E058" w14:textId="3DEDFD6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9750C" w14:textId="612828E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287A" w14:textId="64FAF47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97F01" w14:textId="179A391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A0310" w14:textId="21FB50E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4368B" w14:textId="415AEA4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D5DC2" w14:textId="5780E80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2A2CF" w14:textId="6C44D07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CB60B" w14:textId="6F79258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08B7A" w14:textId="68D1FA8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3AC19" w14:textId="532B204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E20AF" w14:textId="74416FC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8BF1B" w14:textId="603B4BB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82714" w14:textId="5DD3AF3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013EA" w14:textId="4A7902A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8D632" w14:textId="1F66D2E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DFC01" w14:textId="3F7EEA3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982EA" w14:textId="3A9291D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0089A" w14:textId="23F1389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6BB42" w14:textId="78153A7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</w:tr>
      <w:tr w:rsidR="00B80653" w:rsidRPr="00B80653" w14:paraId="430D563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05F66" w14:textId="457C4746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damine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atense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888D3" w14:textId="4BC731C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5C60A" w14:textId="33CD87F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B6118" w14:textId="6EE6056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8D27A" w14:textId="096AA8E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F566F" w14:textId="5BDF317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9812" w14:textId="1C7A546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DC9C5" w14:textId="1C043AD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28599" w14:textId="69526B5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C2229" w14:textId="19ED315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76818" w14:textId="3B8AA1A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13B75" w14:textId="5069909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2D011" w14:textId="7CDBC3E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510D6" w14:textId="67067E2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3DAD5" w14:textId="66436ED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EBEDE" w14:textId="4400132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D5246" w14:textId="51ECCD3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A0924" w14:textId="04887F7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D8F62" w14:textId="038F71B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26C42" w14:textId="310B5A9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FE8A9" w14:textId="1BA03C0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483E7F5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14602" w14:textId="2693D4B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ex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endula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7A640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1B1E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2BDC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7C42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DCB7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2606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92BA8" w14:textId="1054997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C968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6E83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6A060" w14:textId="188F74E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3776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7FC3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29494" w14:textId="52843DC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AD51F" w14:textId="3643955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EDA8E" w14:textId="59C45F4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360B1" w14:textId="5D88F81E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1176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ABD1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5789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12E0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3B399B63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8993B" w14:textId="1F72E2EF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ex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mot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B37BC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6163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E290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983B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822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321D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67752" w14:textId="15789C8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C576F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3249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F00C9" w14:textId="4F18C4B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DC948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F93B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2B50A" w14:textId="0440C2F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8074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C86BC" w14:textId="388A55B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9C6DF" w14:textId="2E06C88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F1421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41BE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D4D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916B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FDDADC2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AF930" w14:textId="47B6B691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ex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sylvatica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6035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5ACD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A66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1E3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787B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EFEC7" w14:textId="4786BFB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FD3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F40E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FB6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0E44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22D1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7C4B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444D" w14:textId="0546F74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2EAB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E617" w14:textId="0E88FBD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1CD02" w14:textId="3833396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29899" w14:textId="202E28BE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4FB6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C6AE4" w14:textId="25DDD25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D7E94" w14:textId="49DA70B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B80653" w:rsidRPr="00B80653" w14:paraId="56791506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FDBF1" w14:textId="2EAA72CD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ircaea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utetian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59F1D" w14:textId="5C03000F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61165" w14:textId="7A26144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6452E" w14:textId="21E4663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8C85B" w14:textId="5232536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B32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5E63B" w14:textId="1E09C64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E1DA2" w14:textId="7808840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8C2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52FE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C7CEC" w14:textId="79BF0D5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1642B" w14:textId="3170816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C97D2" w14:textId="442207F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910BC" w14:textId="16CE2F6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3ADAE" w14:textId="7EFC2D9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A943A" w14:textId="2B6F0BFF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3F66" w14:textId="5A9715C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E0D16" w14:textId="32698B3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8E785" w14:textId="160DD23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6D40C" w14:textId="3B92A0A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BE94" w14:textId="038C65E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B80653" w:rsidRPr="00B80653" w14:paraId="7C2A1D69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582C" w14:textId="4C32E473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nopodium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aju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B9DBF" w14:textId="577300B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9BB3" w14:textId="71EE7C3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510DA" w14:textId="6521064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211B" w14:textId="3EF9BA3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70591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D4FC8" w14:textId="0D69983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AB021" w14:textId="27012D5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3C139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87C6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5274" w14:textId="7335B87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01557" w14:textId="5485BD8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8558" w14:textId="29C3D95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B5989" w14:textId="5976233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AB12" w14:textId="2431E6C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DA442" w14:textId="296FF69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36633" w14:textId="475356C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46D80" w14:textId="6334969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9791A" w14:textId="7381DC3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7BDBA" w14:textId="57EA477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655E6" w14:textId="51C50C5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4C1807B4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74292" w14:textId="5D8D1994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schampsia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espitos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1DDF0" w14:textId="091B39C1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C269D" w14:textId="748365A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23A91" w14:textId="6FE0590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D84D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F41B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05A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ED101" w14:textId="0CC4C1A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509A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1047F" w14:textId="7346089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63D06" w14:textId="60C4A2C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FF48F" w14:textId="72A4C9E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5E293" w14:textId="36E2DCE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1E5F6" w14:textId="3840EA6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FEFED" w14:textId="2D6C2CA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41D9B" w14:textId="29FA035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09A3A" w14:textId="775E35E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97186" w14:textId="7446EC4E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4DBF8" w14:textId="5FE4633F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7C570" w14:textId="57C04BE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E156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299B5FC0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C64D3" w14:textId="6D7CBB0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Dryopteris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ilix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mas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4C3BA" w14:textId="286E37B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57E94" w14:textId="275CF17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BC99" w14:textId="6851D53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10255" w14:textId="266D1EE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3856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139B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14E38" w14:textId="43477D2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2A18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B49BA" w14:textId="1412B46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83951" w14:textId="2C9EE55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B9C9B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3F1C1" w14:textId="66D167B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E2DF1" w14:textId="7AB950E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52C33" w14:textId="6B8688C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D7C78" w14:textId="233AD77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CB634" w14:textId="2368FD0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69B9F" w14:textId="0DBF8E4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CD51D" w14:textId="08C1C4A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895C6" w14:textId="0CA247D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69768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1982CC6F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22F7" w14:textId="53A1F80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stuca gigantea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B2BE1" w14:textId="07B5CD0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F41E4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F7190" w14:textId="6487A29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481D2" w14:textId="4275704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52D54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8D9C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6FD8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A2A1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B290" w14:textId="2E60D2B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52D34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41D8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C89C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E3557" w14:textId="5381AE6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1E4D" w14:textId="3DA7A9C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445B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695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05146" w14:textId="642A435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AD16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F661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FAE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4DE0CF6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87AE" w14:textId="443BA1B6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aleobdolon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luteum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6F162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07E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717D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59C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72C7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1E25D" w14:textId="3EB78DF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603C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B6B5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0D89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214B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16DA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74EF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E452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F01B1" w14:textId="22CE4E8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C31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7F58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34F81" w14:textId="5FA7F01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DCD53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AAB3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824F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4E94B163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42A4A" w14:textId="17D9C3E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alium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parine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7022C" w14:textId="183DEA89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B08AE" w14:textId="1A5B4D4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8EBF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1BDE6" w14:textId="3BB08FE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DF7F" w14:textId="7F8CAAF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0D4CB" w14:textId="5286B13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0386D" w14:textId="1449B14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18EC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F58AF" w14:textId="6A219A0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A1D18" w14:textId="261FA83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B14A8" w14:textId="2785D28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4637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7F445" w14:textId="53EA388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2A51B" w14:textId="5B8717F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4AC76" w14:textId="68B01E4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918CA" w14:textId="47873E3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8C2C3" w14:textId="2A69F64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4BAB0" w14:textId="3E19F42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AB18E" w14:textId="04B79D3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A503C" w14:textId="1317DB5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</w:tr>
      <w:tr w:rsidR="00B80653" w:rsidRPr="00B80653" w14:paraId="3D2CC61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60785" w14:textId="2781E59E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um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rbanum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B4A04" w14:textId="3D52B86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346FA" w14:textId="10DC118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E8A0" w14:textId="659A1D3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6E2B9" w14:textId="297FD74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48735" w14:textId="2873168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3E5FF" w14:textId="6233774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B4512" w14:textId="31FD1B6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5B0CA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BE26B" w14:textId="76BD4DC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9DCB7" w14:textId="624F7F9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53B04" w14:textId="53DD545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5B67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9494" w14:textId="6CFA15C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19ECC" w14:textId="5123452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D852" w14:textId="6583388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87DF5" w14:textId="468AED0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4F460" w14:textId="503AB2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FCE95" w14:textId="274F7AF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4FD73" w14:textId="5BAD586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BFE05" w14:textId="242520B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00E93B99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8CDCD" w14:textId="3F20FF26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lechoma hederacea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C2310" w14:textId="6FE919E3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A04BC" w14:textId="5C93056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49E07" w14:textId="0F4469C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4471" w14:textId="4E9B248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16AF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20768" w14:textId="7C493AE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31405" w14:textId="4D66133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3EBBE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7AF64" w14:textId="5FFC4C3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06139" w14:textId="6D04EA5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EB600" w14:textId="709FF2C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90639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0ABF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14AD6" w14:textId="4332E74F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F179" w14:textId="4EB8C36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C8101" w14:textId="7B0DA72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DD93C" w14:textId="55D1D8D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38C6A" w14:textId="17F9463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EB280" w14:textId="5106610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292DF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578FC4F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0141B" w14:textId="094E2C0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yacinthoides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non-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ript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01A24" w14:textId="16FC905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79D41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86AF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D601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C0B0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EE520" w14:textId="723B2EF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8EC91" w14:textId="2AEAAE6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85EC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7D10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BCFB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D74B4" w14:textId="0831E56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2FE9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D176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8C27C" w14:textId="7D39C86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9DBA0" w14:textId="2CC8FAA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B5506" w14:textId="35454C4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9C774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AC24" w14:textId="05F5769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9DCC9" w14:textId="34D3283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7E096" w14:textId="23BAAA0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B80653" w:rsidRPr="00B80653" w14:paraId="1F445A80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415D7" w14:textId="187053E4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ysimachia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emorum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6B858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AB64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F7F0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86FE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ACF2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924B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35B3F" w14:textId="284F064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07201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25C5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D567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BCDEF" w14:textId="7AB0B15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7F91A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C4BE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1D9B" w14:textId="678FADB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8A7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1CCA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5FEE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1FADB" w14:textId="0E0758E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169D7" w14:textId="4AEAB4E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6457A" w14:textId="292B5FC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4A1544FA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099AC" w14:textId="0D1C258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rcurialis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erennis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425A9" w14:textId="0BD91BAB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5BDD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13EE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6A3D9" w14:textId="23072BE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86857" w14:textId="652C412F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7B2E7" w14:textId="6DCD90E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094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AEB70" w14:textId="023CA5D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705F2" w14:textId="6BB209E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C0215" w14:textId="2831FD7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8D27F" w14:textId="20D5B16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01712" w14:textId="4103508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EB93" w14:textId="37340C0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73EAC" w14:textId="5A810E1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BFEEA" w14:textId="24074C0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F13DA" w14:textId="46FD363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9588F" w14:textId="7B1584E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70890" w14:textId="0397FF6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0795F" w14:textId="792E3E3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CEB21" w14:textId="7E16242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</w:tr>
      <w:tr w:rsidR="00B80653" w:rsidRPr="00B80653" w14:paraId="05194BE0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40B8E" w14:textId="7F2B26C9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Oxalis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etosell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C0D2C" w14:textId="357BFC2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20882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D2D8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9819F" w14:textId="70847BC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E6CDB" w14:textId="258DF39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2DAF6" w14:textId="51C791F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6DB32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3E01B" w14:textId="7038B3C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96EEF" w14:textId="4A56F3A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19BDE" w14:textId="04CF07D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573B6" w14:textId="156CB4B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4BB5A" w14:textId="065CF89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421F2" w14:textId="37B9903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7163E" w14:textId="64DEAC9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D2D91" w14:textId="4D907E3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9D829" w14:textId="3B47D26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6777C" w14:textId="4D5EECD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9AAE" w14:textId="14F0368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B564" w14:textId="5E68D98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F8F4C" w14:textId="776E970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6AFC8E74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08E1E" w14:textId="2810F2B8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a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riviali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E225" w14:textId="2D3C417B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8B010" w14:textId="7BA8CDD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70AC9" w14:textId="15EDC03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5AAF8" w14:textId="5CF3FBC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CBFF0" w14:textId="170F26E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C3DD9" w14:textId="3B53964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5145" w14:textId="10B8E408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3C10D" w14:textId="2010D04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1C24C" w14:textId="40126D8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7CEC0" w14:textId="1E0005E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3973B" w14:textId="01EEEAB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D9976" w14:textId="45AF8E7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51458" w14:textId="7AF8CA6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A2A98" w14:textId="357A1FE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0CCA8" w14:textId="29276B4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1D2D" w14:textId="684BC57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42082" w14:textId="3DE2EF9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02146" w14:textId="3794E66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9529E" w14:textId="6659122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36F95" w14:textId="021B511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</w:tr>
      <w:tr w:rsidR="00B80653" w:rsidRPr="00B80653" w14:paraId="614E43FA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1E48F" w14:textId="1F5EC41F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Potentilla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erili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A3BDB" w14:textId="11969C7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72EC7" w14:textId="59FDA52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A698E" w14:textId="72B6734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01738" w14:textId="2CEDEBA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7A6BF" w14:textId="3E75AE1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BA56" w14:textId="43A3CAE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63FC" w14:textId="7DAC862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1A637" w14:textId="5EA3EF9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28CDB" w14:textId="522A86A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29796" w14:textId="447DCED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E09CB" w14:textId="29745A0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A8259" w14:textId="6FAEB58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73C63" w14:textId="1C76E6F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9AAD" w14:textId="1887735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EAA4D" w14:textId="1F61844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82270" w14:textId="7B1BD12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E140E" w14:textId="7532FA8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4302F" w14:textId="3FC25D4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3F68" w14:textId="1E80F18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26BCC" w14:textId="53BE197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515F1D4C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2C9FB" w14:textId="1AC4466D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imula vulgaris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B54D6" w14:textId="76CE73C6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2677D" w14:textId="693C6B4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906C5" w14:textId="4DEBDEC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7DAC" w14:textId="6CCD5DC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2FB9D" w14:textId="1D93F9C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B7E7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0740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0ED1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55BF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4B6F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051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BF14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464B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DF1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5B0A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6947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B647C" w14:textId="50E1463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AEA8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3EBB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6F84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3E8498B5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3C938" w14:textId="7C80060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teridium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quilinum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56AA" w14:textId="61AEAD3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921F" w14:textId="32375B5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A8B5A" w14:textId="10B7C97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0B83E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8CD01" w14:textId="75B877D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D9F30" w14:textId="40D9D03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F026" w14:textId="7F14A90F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99102" w14:textId="56A6ACA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CE434" w14:textId="533AFEA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B56B6" w14:textId="1948210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A6A52" w14:textId="7F28445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D9C5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3733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72AD7" w14:textId="46D290E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36699" w14:textId="170EAD5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3FC63" w14:textId="291CA2E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1EBB" w14:textId="43C79FA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5D1B0" w14:textId="5C4524A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A1A0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5C7F4" w14:textId="639D24F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B80653" w:rsidRPr="00B80653" w14:paraId="175253C2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33303" w14:textId="55541AB5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anunculus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icari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036F" w14:textId="169179F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59138" w14:textId="66015F0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0C74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A59B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FC62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17A64" w14:textId="5DA8AA3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13F51" w14:textId="2A973C8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70354" w14:textId="06F8D4A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7A5ED" w14:textId="13025EC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54B0B" w14:textId="5CFA27B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CA596" w14:textId="03D39A1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934FE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2FBBF" w14:textId="67CC083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09173" w14:textId="1963792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B20F" w14:textId="182C755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3B5A7" w14:textId="7C9F253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C9719" w14:textId="00644E5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D3BE0" w14:textId="231DDD2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D72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0726C" w14:textId="1C29467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B80653" w:rsidRPr="00B80653" w14:paraId="5168931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3FEA3" w14:textId="5B21072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ubus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uticosu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7FCB" w14:textId="1D1D05D1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F5AA6" w14:textId="7D74ECC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56C38" w14:textId="09AD786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578FC" w14:textId="5EF19C2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F30D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09086" w14:textId="75FF701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55346" w14:textId="637CBF0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8822B" w14:textId="43B88BA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6804" w14:textId="19D2CDB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245D" w14:textId="472B31A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CE57E" w14:textId="5F1CF91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E73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F1E05" w14:textId="50F71D9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F7504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8F412" w14:textId="33384BE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13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97D17" w14:textId="11C3DEE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0A875" w14:textId="224A96B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B66D2" w14:textId="2285963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469B8" w14:textId="79DFC53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228D42AC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055CA" w14:textId="79B4A94C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umex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nguineu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7FE33" w14:textId="22CFC3F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BFDF" w14:textId="179CCDC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A395" w14:textId="758FA50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04F3D" w14:textId="22BB1E4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CB54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2F74D" w14:textId="7F84E20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619A5" w14:textId="3824CA3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28C29" w14:textId="766EBEF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C3BC" w14:textId="781005E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CC32C" w14:textId="19BFB7B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85633" w14:textId="6AF82C9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FB134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DE718" w14:textId="6C2333D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736F9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4AB3A" w14:textId="16E2ACF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98F7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16EF9" w14:textId="1112C81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B04CC" w14:textId="1892E8F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E4BE" w14:textId="2D8B268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B36AD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1E4BA2B3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38053" w14:textId="3D8F982B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Tamus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uni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EC0B3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76F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860D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8C46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417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14C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C0EE7" w14:textId="48CD8B5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45EC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4CE3C" w14:textId="572A510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BAD3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4011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C059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1B8C" w14:textId="0D73E23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D969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6D255" w14:textId="31B971C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D88D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3729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0BF4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63917" w14:textId="324EC26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919B3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13500101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D691E" w14:textId="28CB4D03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rtica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ioic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97A9" w14:textId="1A564269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2095" w14:textId="7A3E733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FED71" w14:textId="48D6B9E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4BE87" w14:textId="70A5CFDE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F68B" w14:textId="24245D6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80080" w14:textId="222005A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7E55A" w14:textId="4186556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5FA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293F" w14:textId="096284D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80E9C" w14:textId="238E6E9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53D68" w14:textId="2A356BD3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1843E" w14:textId="5E7656BE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B009D" w14:textId="7CEA8FB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4275" w14:textId="4D9921E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9378E" w14:textId="06B63F1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50D24" w14:textId="189FE4C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5EDA7" w14:textId="4917497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AF5C2" w14:textId="1D6AC23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3085E" w14:textId="23A952E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4BF69" w14:textId="31DD639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</w:tr>
      <w:tr w:rsidR="00B80653" w:rsidRPr="00B80653" w14:paraId="7C1991C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3F61" w14:textId="3817FA61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Veronica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amaedry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35909" w14:textId="0AED2B3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7E38" w14:textId="479EA30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5FCEB" w14:textId="2BE0640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47D4A" w14:textId="1DE8A35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6962" w14:textId="00CE48E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A4D9" w14:textId="7CB18A3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B0747" w14:textId="420F943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2FE98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DD1DB" w14:textId="6AB4BEF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880B9" w14:textId="3BD58A7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EFB98" w14:textId="0A2D73C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6CD82" w14:textId="0CBFB23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6E585" w14:textId="741C548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FEB5E" w14:textId="0238584E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55D00" w14:textId="46A0528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D998C" w14:textId="0F8A9C4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873D1" w14:textId="5399FFB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FD863" w14:textId="55F525D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D4866" w14:textId="38B89E3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4366" w14:textId="1D997A6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756B5952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B0EC1" w14:textId="50775F48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Vicia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pium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2059C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297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A3E8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DC1FF" w14:textId="0E8F22BA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81E44" w14:textId="2433FDA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DED3F" w14:textId="7997DA5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35BD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7D5D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2BD6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898F0" w14:textId="519F5B0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039CD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66F2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3D502" w14:textId="6973C9E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F8864" w14:textId="649FA83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035E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1978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E9BA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6942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DD23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6572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02D621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EA849" w14:textId="68921FB0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Viola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vinian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AB7FD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1129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4099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0F00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4EDEB" w14:textId="48D682F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8451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1CD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00E0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6B77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8844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6846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27EF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DCD3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21CF" w14:textId="686C453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8BFB7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FAE3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A6385" w14:textId="1CA8C50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8B75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F40A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026C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65D7666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9ABB5" w14:textId="2E2A11C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b/>
                <w:bCs/>
                <w:i/>
                <w:iCs/>
                <w:sz w:val="20"/>
                <w:szCs w:val="20"/>
                <w:lang w:eastAsia="en-GB"/>
              </w:rPr>
              <w:t>Seedlings/saplings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D0902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F6BC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70AF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C4C6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B8E0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4FD2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1CEF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D99D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4C61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F740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257E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3175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C64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CBC8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945C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5FE9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4BBE7" w14:textId="1EF94E79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9469D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6C9A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2021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70DA45A" w14:textId="77777777" w:rsidTr="001F6367">
        <w:trPr>
          <w:trHeight w:val="26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8057C9" w14:textId="1C9EE35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raxinus excelsior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46FBE" w14:textId="1684A6CD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i/>
                <w:iCs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AEEE" w14:textId="79FFB54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6B150" w14:textId="61DB38F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CFD2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9097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C6EC6" w14:textId="32254E7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26E48" w14:textId="5C3F48C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D9D8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0B73B" w14:textId="02D7BA3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22A0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30EFB" w14:textId="290F5AC6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2951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F62E3" w14:textId="4D1A176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160C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A829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1B67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12575" w14:textId="7D00A11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6BEAA" w14:textId="1C318F1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D4C56" w14:textId="344ADF4A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64B25" w14:textId="3764D860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B80653" w:rsidRPr="00B80653" w14:paraId="3FEE5960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70FB2" w14:textId="15A9840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Quercus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obur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21B5F" w14:textId="233B2C3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E115" w14:textId="301BA60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7A6BD" w14:textId="2FBE0E6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7EC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02A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6CF25" w14:textId="293C2CF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57BA9" w14:textId="0494B5A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5C53C" w14:textId="58097F9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C432B" w14:textId="7F6FA47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9C78D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93A87" w14:textId="7905F57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6F966" w14:textId="74A7074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AAC47" w14:textId="46CF5DC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FDAC3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842C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7BC1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89839" w14:textId="1C4C6DB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4ADEE" w14:textId="3D6746F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15A87" w14:textId="3E1B8C5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AC96F" w14:textId="41E3A81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7E49DC22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79E9A" w14:textId="6039F97E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ataegus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C54E9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235C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EF0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3999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73ED4" w14:textId="2B254991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249D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8B76A" w14:textId="5083FDA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161AE" w14:textId="738D2A2F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D39F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46AF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8DAE7" w14:textId="09984FD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2A0D7" w14:textId="7FCC94C5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13889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2D735" w14:textId="667446C5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6D46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F96E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D4F86" w14:textId="15CBE17D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08A37" w14:textId="49963DCB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3453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2EB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62A448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F0B85" w14:textId="1C3D74F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unus spinosa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9E13A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26E4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D452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3AFB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87CDB" w14:textId="059F893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AD00C" w14:textId="545FC0F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C4B2D" w14:textId="777C186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CEFFE" w14:textId="6EC2105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F9375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89B1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3766F" w14:textId="25F9FED3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36482" w14:textId="02B1AC10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37D1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26EC3" w14:textId="75229942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00A68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E9E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956FB" w14:textId="4B5E62B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A8BA9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CC03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7C91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81222A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3F2B1" w14:textId="5AB90916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Acer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seudoplatanu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24FB0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7CF2E" w14:textId="079E891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3F30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FD4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59364" w14:textId="67FE8AC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45F7B" w14:textId="2B1FCAF1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FF110" w14:textId="7DB94BA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FC490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482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7DAC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1DCF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6B82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4D5B7" w14:textId="48991AAB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7A3D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68C6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56F4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B26E0" w14:textId="34A0DE79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F33AB" w14:textId="1A83A552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0E3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47826" w14:textId="4769FAB4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B80653" w:rsidRPr="00B80653" w14:paraId="0CF8387E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8FB4C" w14:textId="374D7E1E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uonymus </w:t>
            </w: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ropaeus</w:t>
            </w:r>
            <w:proofErr w:type="spellEnd"/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D7225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BFB3" w14:textId="2378D77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E9BA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16B2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85DD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483B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5E1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DA62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BE6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2AC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827F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1563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64E82" w14:textId="6DEEDC6D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E9DBA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5D3D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C9A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F16D7" w14:textId="7F8B2686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C0EE5" w14:textId="1851D64C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4A66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F169" w14:textId="1696DF94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80653" w:rsidRPr="00B80653" w14:paraId="13319A80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BEA41" w14:textId="350BEC8F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68718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98880" w14:textId="257F01D8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655BC" w14:textId="77777777" w:rsidR="00B80653" w:rsidRPr="00B80653" w:rsidRDefault="00B80653" w:rsidP="00B80653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4193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7251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60D2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4C89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1620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AF13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4FE8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4A32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1EE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1866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E60D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9A6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239A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A249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A90C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190B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995B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4AF23079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0CE21" w14:textId="1476716C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proofErr w:type="spell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omin</w:t>
            </w:r>
            <w:proofErr w:type="spell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Scores and % cover range equivalent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0B99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C4AB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A3FA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9550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F68C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24F9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506E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7006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7F8A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B6BE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71DB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CA49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21E6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5131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9F94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CDA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2EBA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71ED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6E84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A0BC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382F41CD" w14:textId="77777777" w:rsidTr="001F6367">
        <w:trPr>
          <w:trHeight w:val="50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3A7CBB" w14:textId="0E5BF94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&lt;4% 1 plant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FF105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138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0CDA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F74B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E390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F58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E895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7926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8D51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45C8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E7A3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35B4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1C80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46DF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B955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DFBB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E304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0339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73EF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70B7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5492573A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C1517" w14:textId="5DA40372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&lt;4% 2 plants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1CEFF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EFCF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B014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C8BB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972B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2413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C2B4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41B7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F005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E095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822E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E929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9781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061F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B449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3BC2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6402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8923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B3E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B64A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A90D802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93B31" w14:textId="3EEF42FA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&lt;4%, several plants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08898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4CEC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CFAB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C04B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DDB7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344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B34E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A68D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442B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12F9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A9E8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0543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BC48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E72B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4896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74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8D48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D589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D73A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9A3E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4D61D0B5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BCCCC" w14:textId="3E4419B1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4-10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C828E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9504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8E98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42CB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57E8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38AB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D2C3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68B4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922E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C5C5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F7BC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D4D9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6D68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0BAE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F233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77D2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A130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8815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65D8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F51C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2A9E81AF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0822D" w14:textId="1E735B72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-25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CAB2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2DA0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3A77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D824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B16F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DA8C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17F7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4AF0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BB0D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B969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C4BE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9009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762C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4B37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6F51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63B8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70D7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BD95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D629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B934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140BCFE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1DD75" w14:textId="5C1B2D5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26-33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9A4E5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7EBC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C7A5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F62E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13FC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BB8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BB68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74C3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4942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48DC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F336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3CDC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A69E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E246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661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6894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DEA6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610F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5995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86EB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04E97BCB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38299" w14:textId="3F98B528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34-50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5EB77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723C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34B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D74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76CC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4026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D0A0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6F0E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4D4D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7014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806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EAC7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AC637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3115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DC70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9DBE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6A7E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51BF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D00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ED18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0921ACE7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EDA5D" w14:textId="72DB7694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51-75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BDD6D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A8EE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98B8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BE40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7129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214D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61C9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4F98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5439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F2E1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7ABE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99EE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18DF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FD6E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35EB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5585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9D9F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CB27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6C31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61C1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3816296E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2D316" w14:textId="6EAA741D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6-90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8E388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D20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EB5BA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E64F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4C4C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EE19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10DA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5E1E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7A4F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0A05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36F0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69E4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01F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FBB25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B66C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1FE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B0C6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7831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CE19F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8698C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80653" w:rsidRPr="00B80653" w14:paraId="7CDCF741" w14:textId="77777777" w:rsidTr="001F6367">
        <w:trPr>
          <w:trHeight w:val="250"/>
        </w:trPr>
        <w:tc>
          <w:tcPr>
            <w:tcW w:w="4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02752" w14:textId="489AEC0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gramStart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  =</w:t>
            </w:r>
            <w:proofErr w:type="gramEnd"/>
            <w:r w:rsidRPr="00B8065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91-100%</w:t>
            </w:r>
          </w:p>
        </w:tc>
        <w:tc>
          <w:tcPr>
            <w:tcW w:w="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13DC5" w14:textId="77777777" w:rsidR="00B80653" w:rsidRPr="00B80653" w:rsidRDefault="00B80653" w:rsidP="00B8065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B854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414E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20F20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B089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66A39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5B17E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7361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3125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40C84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10D8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0CB42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28D4D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3932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D9E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4E04B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D6181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27DE8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52AA3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184B6" w14:textId="77777777" w:rsidR="00B80653" w:rsidRPr="00B80653" w:rsidRDefault="00B80653" w:rsidP="00B8065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bookmarkEnd w:id="1"/>
    </w:tbl>
    <w:p w14:paraId="5144051F" w14:textId="430315B1" w:rsidR="00932345" w:rsidRDefault="00932345" w:rsidP="001F6367">
      <w:pPr>
        <w:rPr>
          <w:b/>
        </w:rPr>
      </w:pPr>
    </w:p>
    <w:sectPr w:rsidR="00932345" w:rsidSect="001F636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pw5ve2qdax0pe5pp5505amw5t2p5ft2f2z&quot;&gt;My EndNote Library&lt;record-ids&gt;&lt;item&gt;749&lt;/item&gt;&lt;item&gt;829&lt;/item&gt;&lt;/record-ids&gt;&lt;/item&gt;&lt;/Libraries&gt;"/>
  </w:docVars>
  <w:rsids>
    <w:rsidRoot w:val="00825046"/>
    <w:rsid w:val="000E554D"/>
    <w:rsid w:val="000F256E"/>
    <w:rsid w:val="001170D9"/>
    <w:rsid w:val="001C1066"/>
    <w:rsid w:val="001F6367"/>
    <w:rsid w:val="0029024D"/>
    <w:rsid w:val="00332D31"/>
    <w:rsid w:val="00390FDE"/>
    <w:rsid w:val="0056184A"/>
    <w:rsid w:val="00594686"/>
    <w:rsid w:val="005E145E"/>
    <w:rsid w:val="006711B8"/>
    <w:rsid w:val="00825046"/>
    <w:rsid w:val="00832075"/>
    <w:rsid w:val="00932345"/>
    <w:rsid w:val="009C2014"/>
    <w:rsid w:val="009F1B31"/>
    <w:rsid w:val="00B16587"/>
    <w:rsid w:val="00B33560"/>
    <w:rsid w:val="00B80653"/>
    <w:rsid w:val="00B926D7"/>
    <w:rsid w:val="00BA0D0A"/>
    <w:rsid w:val="00BA159A"/>
    <w:rsid w:val="00BB6532"/>
    <w:rsid w:val="00C14FF3"/>
    <w:rsid w:val="00C4702C"/>
    <w:rsid w:val="00CB270C"/>
    <w:rsid w:val="00D85738"/>
    <w:rsid w:val="00F04756"/>
    <w:rsid w:val="00F95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E668A8"/>
  <w15:docId w15:val="{475FABC2-503F-40F3-9DEA-8F8A612F9C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70D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0475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04756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57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573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656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0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7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8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6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48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26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7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63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jpe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5</Pages>
  <Words>5096</Words>
  <Characters>29049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gel</dc:creator>
  <cp:lastModifiedBy>Keith Kirby</cp:lastModifiedBy>
  <cp:revision>2</cp:revision>
  <dcterms:created xsi:type="dcterms:W3CDTF">2020-01-15T16:37:00Z</dcterms:created>
  <dcterms:modified xsi:type="dcterms:W3CDTF">2020-01-15T16:37:00Z</dcterms:modified>
</cp:coreProperties>
</file>